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F3F53" w14:textId="3B54DC24" w:rsidR="00D03BFC" w:rsidRPr="00EF538D" w:rsidRDefault="00D03BFC" w:rsidP="00EF538D">
      <w:pPr>
        <w:pStyle w:val="Heading1"/>
        <w:jc w:val="center"/>
        <w:rPr>
          <w:rFonts w:eastAsia="Times New Roman" w:cs="Times New Roman"/>
          <w:sz w:val="28"/>
          <w:szCs w:val="28"/>
          <w:lang w:val="fr-FR"/>
        </w:rPr>
      </w:pPr>
      <w:r w:rsidRPr="00EF538D">
        <w:rPr>
          <w:rFonts w:eastAsia="Times New Roman" w:cs="Times New Roman"/>
          <w:sz w:val="28"/>
          <w:szCs w:val="28"/>
          <w:lang w:val="fr-FR"/>
        </w:rPr>
        <w:t xml:space="preserve">Physical </w:t>
      </w:r>
      <w:proofErr w:type="spellStart"/>
      <w:r w:rsidRPr="00EF538D">
        <w:rPr>
          <w:rFonts w:eastAsia="Times New Roman" w:cs="Times New Roman"/>
          <w:sz w:val="28"/>
          <w:szCs w:val="28"/>
          <w:lang w:val="fr-FR"/>
        </w:rPr>
        <w:t>environmental</w:t>
      </w:r>
      <w:proofErr w:type="spellEnd"/>
      <w:r w:rsidRPr="00EF538D">
        <w:rPr>
          <w:rFonts w:eastAsia="Times New Roman" w:cs="Times New Roman"/>
          <w:sz w:val="28"/>
          <w:szCs w:val="28"/>
          <w:lang w:val="fr-FR"/>
        </w:rPr>
        <w:t xml:space="preserve"> </w:t>
      </w:r>
      <w:proofErr w:type="spellStart"/>
      <w:r w:rsidRPr="00EF538D">
        <w:rPr>
          <w:rFonts w:eastAsia="Times New Roman" w:cs="Times New Roman"/>
          <w:sz w:val="28"/>
          <w:szCs w:val="28"/>
          <w:lang w:val="fr-FR"/>
        </w:rPr>
        <w:t>controls</w:t>
      </w:r>
      <w:proofErr w:type="spellEnd"/>
      <w:r w:rsidRPr="00EF538D">
        <w:rPr>
          <w:rFonts w:eastAsia="Times New Roman" w:cs="Times New Roman"/>
          <w:sz w:val="28"/>
          <w:szCs w:val="28"/>
          <w:lang w:val="fr-FR"/>
        </w:rPr>
        <w:t xml:space="preserve"> on </w:t>
      </w:r>
      <w:proofErr w:type="spellStart"/>
      <w:r w:rsidR="00227E48" w:rsidRPr="00EF538D">
        <w:rPr>
          <w:rFonts w:eastAsia="Times New Roman" w:cs="Times New Roman"/>
          <w:sz w:val="28"/>
          <w:szCs w:val="28"/>
          <w:lang w:val="fr-FR"/>
        </w:rPr>
        <w:t>landcover</w:t>
      </w:r>
      <w:proofErr w:type="spellEnd"/>
      <w:r w:rsidR="00227E48" w:rsidRPr="00EF538D">
        <w:rPr>
          <w:rFonts w:eastAsia="Times New Roman" w:cs="Times New Roman"/>
          <w:sz w:val="28"/>
          <w:szCs w:val="28"/>
          <w:lang w:val="fr-FR"/>
        </w:rPr>
        <w:t xml:space="preserve"> </w:t>
      </w:r>
      <w:r w:rsidRPr="00EF538D">
        <w:rPr>
          <w:rFonts w:eastAsia="Times New Roman" w:cs="Times New Roman"/>
          <w:sz w:val="28"/>
          <w:szCs w:val="28"/>
          <w:lang w:val="fr-FR"/>
        </w:rPr>
        <w:t>pattern</w:t>
      </w:r>
    </w:p>
    <w:p w14:paraId="10C87EB0" w14:textId="3E55BFC1" w:rsidR="00EF538D" w:rsidRPr="00E3280C" w:rsidRDefault="00EF538D" w:rsidP="00E3280C">
      <w:pPr>
        <w:spacing w:before="100" w:beforeAutospacing="1" w:after="100" w:afterAutospacing="1"/>
        <w:jc w:val="center"/>
        <w:outlineLvl w:val="0"/>
        <w:rPr>
          <w:sz w:val="22"/>
          <w:szCs w:val="22"/>
        </w:rPr>
      </w:pPr>
      <w:r w:rsidRPr="005C612E">
        <w:rPr>
          <w:sz w:val="22"/>
          <w:szCs w:val="22"/>
        </w:rPr>
        <w:t xml:space="preserve">Lab Exercise </w:t>
      </w:r>
      <w:r>
        <w:rPr>
          <w:sz w:val="22"/>
          <w:szCs w:val="22"/>
        </w:rPr>
        <w:t>2</w:t>
      </w:r>
      <w:r w:rsidRPr="005C612E">
        <w:rPr>
          <w:sz w:val="22"/>
          <w:szCs w:val="22"/>
        </w:rPr>
        <w:br/>
        <w:t>ESM 215, Winter 202</w:t>
      </w:r>
      <w:r w:rsidR="002B6425">
        <w:rPr>
          <w:sz w:val="22"/>
          <w:szCs w:val="22"/>
        </w:rPr>
        <w:t>2</w:t>
      </w:r>
      <w:r w:rsidRPr="005C612E">
        <w:rPr>
          <w:sz w:val="22"/>
          <w:szCs w:val="22"/>
        </w:rPr>
        <w:br/>
        <w:t xml:space="preserve">Due by 4 PM, </w:t>
      </w:r>
      <w:r>
        <w:rPr>
          <w:sz w:val="22"/>
          <w:szCs w:val="22"/>
        </w:rPr>
        <w:t>Wednesday</w:t>
      </w:r>
      <w:r w:rsidRPr="005C612E">
        <w:rPr>
          <w:sz w:val="22"/>
          <w:szCs w:val="22"/>
        </w:rPr>
        <w:t xml:space="preserve"> Jan </w:t>
      </w:r>
      <w:r w:rsidR="005E08CB">
        <w:rPr>
          <w:sz w:val="22"/>
          <w:szCs w:val="22"/>
        </w:rPr>
        <w:t>19</w:t>
      </w:r>
      <w:r w:rsidRPr="005C612E">
        <w:rPr>
          <w:sz w:val="22"/>
          <w:szCs w:val="22"/>
        </w:rPr>
        <w:t xml:space="preserve">. Please submit via </w:t>
      </w:r>
      <w:proofErr w:type="spellStart"/>
      <w:r w:rsidRPr="005C612E">
        <w:rPr>
          <w:sz w:val="22"/>
          <w:szCs w:val="22"/>
        </w:rPr>
        <w:t>GauchoSpace</w:t>
      </w:r>
      <w:proofErr w:type="spellEnd"/>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091C7A36" w14:textId="24257E53" w:rsidR="00D03BFC" w:rsidRDefault="00D03BFC">
      <w:pPr>
        <w:pStyle w:val="NormalWeb"/>
      </w:pPr>
      <w:r>
        <w:t xml:space="preserve">    A. Open ArcGIS (Programs -&gt; </w:t>
      </w:r>
      <w:proofErr w:type="spellStart"/>
      <w:r>
        <w:t>Scie</w:t>
      </w:r>
      <w:r w:rsidR="006918EC">
        <w:t>nceApps</w:t>
      </w:r>
      <w:proofErr w:type="spellEnd"/>
      <w:r w:rsidR="006918EC">
        <w:t xml:space="preserve"> -&gt; ArcGIS -&gt; </w:t>
      </w:r>
      <w:r w:rsidR="006918EC" w:rsidRPr="00B127F5">
        <w:t xml:space="preserve">ArcMap </w:t>
      </w:r>
      <w:r w:rsidR="00B127F5" w:rsidRPr="00B127F5">
        <w:t>10.8</w:t>
      </w:r>
      <w:r w:rsidRPr="00B127F5">
        <w:t>)</w:t>
      </w:r>
    </w:p>
    <w:p w14:paraId="43E30FE3" w14:textId="02B8CB9C" w:rsidR="00A03A75" w:rsidRDefault="00D03BFC">
      <w:pPr>
        <w:pStyle w:val="NormalWeb"/>
      </w:pPr>
      <w:r>
        <w:t xml:space="preserve">    B. </w:t>
      </w:r>
      <w:r w:rsidR="00AA4121">
        <w:t>Click OK to accept the blank template. Then in the main window, o</w:t>
      </w:r>
      <w:r>
        <w:t xml:space="preserve">pen the </w:t>
      </w:r>
      <w:proofErr w:type="spellStart"/>
      <w:r>
        <w:t>arcmap</w:t>
      </w:r>
      <w:proofErr w:type="spellEnd"/>
      <w:r>
        <w:t xml:space="preserve"> project R:\</w:t>
      </w:r>
      <w:r w:rsidR="00C96F8E">
        <w:t>Winter202</w:t>
      </w:r>
      <w:r w:rsidR="003D4AB3">
        <w:t>2</w:t>
      </w:r>
      <w:r w:rsidRPr="006C7290">
        <w:t>\</w:t>
      </w:r>
      <w:r>
        <w:t>ESM215\data\</w:t>
      </w:r>
      <w:r w:rsidR="00816A93">
        <w:t>sy_data\</w:t>
      </w:r>
      <w:r>
        <w:t>datavu.mx</w:t>
      </w:r>
      <w:r w:rsidR="00C96F8E">
        <w:t>d</w:t>
      </w:r>
      <w:r w:rsidR="00AD1E5A">
        <w:t>.</w:t>
      </w:r>
    </w:p>
    <w:p w14:paraId="24891899" w14:textId="64DF501E" w:rsidR="00D03BFC" w:rsidRDefault="00C96F8E">
      <w:pPr>
        <w:pStyle w:val="NormalWeb"/>
      </w:pPr>
      <w:r>
        <w:t xml:space="preserve">(File -&gt; </w:t>
      </w:r>
      <w:r w:rsidR="00AA4121">
        <w:t>O</w:t>
      </w:r>
      <w:r>
        <w:t xml:space="preserve">pen -&gt; </w:t>
      </w:r>
      <w:r w:rsidR="00AA4121">
        <w:t xml:space="preserve">This PC -&gt; Bren Courses (R:) -&gt; </w:t>
      </w:r>
      <w:r>
        <w:t>Winter202</w:t>
      </w:r>
      <w:r w:rsidR="00A73355">
        <w:t>2</w:t>
      </w:r>
      <w:r w:rsidR="00AA4121">
        <w:t xml:space="preserve"> -&gt;</w:t>
      </w:r>
      <w:r w:rsidR="00A03A75">
        <w:t xml:space="preserve"> </w:t>
      </w:r>
      <w:r w:rsidR="00371A88">
        <w:t>ESM215</w:t>
      </w:r>
      <w:r w:rsidR="00A03A75">
        <w:t xml:space="preserve"> -&gt; </w:t>
      </w:r>
      <w:r w:rsidR="00371A88">
        <w:t>data</w:t>
      </w:r>
      <w:r w:rsidR="00A03A75">
        <w:t xml:space="preserve"> -&gt; </w:t>
      </w:r>
      <w:proofErr w:type="spellStart"/>
      <w:r w:rsidR="00816A93">
        <w:t>sy_data</w:t>
      </w:r>
      <w:proofErr w:type="spellEnd"/>
      <w:r w:rsidR="00A03A75">
        <w:t xml:space="preserve"> -&gt; </w:t>
      </w:r>
      <w:proofErr w:type="spellStart"/>
      <w:r w:rsidR="00371A88">
        <w:t>datavu.mxd</w:t>
      </w:r>
      <w:proofErr w:type="spellEnd"/>
      <w:r w:rsidR="00371A88">
        <w:t>)</w:t>
      </w:r>
    </w:p>
    <w:p w14:paraId="3A817B27" w14:textId="245B59F7" w:rsidR="00D03BFC" w:rsidRDefault="00D03BFC">
      <w:pPr>
        <w:pStyle w:val="NormalWeb"/>
      </w:pPr>
      <w:r>
        <w:t xml:space="preserve">    C. The project legend includes a variety of data files, which can be found in </w:t>
      </w:r>
      <w:r w:rsidR="0039551E">
        <w:fldChar w:fldCharType="begin"/>
      </w:r>
      <w:r w:rsidR="0039551E">
        <w:instrText xml:space="preserve"> HYPERLINK "file:///C:\\Volumes\\courses\\Winter2010\\ESM%20215\\data\\datavu.mxd" </w:instrText>
      </w:r>
      <w:r w:rsidR="0039551E">
        <w:fldChar w:fldCharType="separate"/>
      </w:r>
      <w:r w:rsidR="00C96F8E">
        <w:rPr>
          <w:rStyle w:val="Hyperlink"/>
        </w:rPr>
        <w:t>R:\Winter202</w:t>
      </w:r>
      <w:ins w:id="0" w:author="Frank Davis" w:date="2021-12-27T09:31:00Z">
        <w:r w:rsidR="00F74D14">
          <w:rPr>
            <w:rStyle w:val="Hyperlink"/>
          </w:rPr>
          <w:t>2</w:t>
        </w:r>
      </w:ins>
      <w:r>
        <w:rPr>
          <w:rStyle w:val="Hyperlink"/>
        </w:rPr>
        <w:t>\ESM215\data\</w:t>
      </w:r>
      <w:r w:rsidR="0039551E">
        <w:rPr>
          <w:rStyle w:val="Hyperlink"/>
        </w:rPr>
        <w:fldChar w:fldCharType="end"/>
      </w:r>
      <w:r w:rsidR="00816A93">
        <w:rPr>
          <w:rStyle w:val="Hyperlink"/>
        </w:rPr>
        <w:t>sy_data</w:t>
      </w:r>
      <w:r>
        <w:t xml:space="preserve"> (</w:t>
      </w:r>
      <w:r w:rsidR="00EF538D" w:rsidRPr="00EF538D">
        <w:rPr>
          <w:u w:val="single"/>
        </w:rPr>
        <w:t xml:space="preserve">Before doing anything else, </w:t>
      </w:r>
      <w:r w:rsidRPr="00EF538D">
        <w:rPr>
          <w:u w:val="single"/>
        </w:rPr>
        <w:t>us</w:t>
      </w:r>
      <w:r w:rsidR="00AD1E5A">
        <w:rPr>
          <w:u w:val="single"/>
        </w:rPr>
        <w:t>e</w:t>
      </w:r>
      <w:r w:rsidRPr="00EF538D">
        <w:rPr>
          <w:u w:val="single"/>
        </w:rPr>
        <w:t xml:space="preserve"> Arc Catalog to copy these data to your own local working directory</w:t>
      </w:r>
      <w:r w:rsidR="00AD1E5A">
        <w:rPr>
          <w:u w:val="single"/>
        </w:rPr>
        <w:t xml:space="preserve">, including a </w:t>
      </w:r>
      <w:r w:rsidR="00EF538D">
        <w:rPr>
          <w:u w:val="single"/>
        </w:rPr>
        <w:t xml:space="preserve">copy of the file </w:t>
      </w:r>
      <w:proofErr w:type="spellStart"/>
      <w:r w:rsidR="00EF538D" w:rsidRPr="00EF538D">
        <w:rPr>
          <w:b/>
          <w:bCs/>
          <w:u w:val="single"/>
        </w:rPr>
        <w:t>datavu.mxd</w:t>
      </w:r>
      <w:proofErr w:type="spellEnd"/>
      <w:r w:rsidR="00AD1E5A">
        <w:t xml:space="preserve">. To do this, click the tab “Catalog” on the right side of the main window. The top listed folder should be “Home – Data/Sy-data”. </w:t>
      </w:r>
      <w:r w:rsidR="00D7550E">
        <w:t xml:space="preserve">Right click and copy </w:t>
      </w:r>
      <w:r w:rsidR="00037E11">
        <w:t>that folder, then navigate in a separate File Explorer window to your H drive (named something like “</w:t>
      </w:r>
      <w:proofErr w:type="spellStart"/>
      <w:r w:rsidR="00037E11">
        <w:t>yourname</w:t>
      </w:r>
      <w:proofErr w:type="spellEnd"/>
      <w:r w:rsidR="00037E11">
        <w:t xml:space="preserve"> (</w:t>
      </w:r>
      <w:hyperlink r:id="rId5" w:history="1">
        <w:r w:rsidR="00037E11" w:rsidRPr="0018580E">
          <w:rPr>
            <w:rStyle w:val="Hyperlink"/>
          </w:rPr>
          <w:t>\\babylon\mesm</w:t>
        </w:r>
      </w:hyperlink>
      <w:r w:rsidR="00037E11">
        <w:t>) (H:)” which is your local working directory). That way you’ll have a copy saved locally that you can make alterations to</w:t>
      </w:r>
      <w:r w:rsidR="00126B35">
        <w:t>, without affecting the original class copy.</w:t>
      </w:r>
      <w:r w:rsidR="005302A1">
        <w:t xml:space="preserve"> </w:t>
      </w:r>
      <w:r w:rsidR="00551A91">
        <w:t>(</w:t>
      </w:r>
      <w:r w:rsidR="005302A1">
        <w:t xml:space="preserve">For example, within your H drive, you could save it to </w:t>
      </w:r>
      <w:r w:rsidR="00551A91">
        <w:t>a folder named “Exercise 2” within an “ESM215” subfolder of a “Classes” folder. It’s up to you to organize your H drive.)</w:t>
      </w:r>
    </w:p>
    <w:p w14:paraId="007AC0E8" w14:textId="109829B1" w:rsidR="00D03BFC" w:rsidRDefault="00D03BFC" w:rsidP="00EF538D">
      <w:pPr>
        <w:pStyle w:val="NormalWeb"/>
        <w:ind w:left="1350" w:hanging="1350"/>
      </w:pP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3884284B" w14:textId="08408D96" w:rsidR="008E362F" w:rsidRDefault="008E362F" w:rsidP="00EF538D">
      <w:pPr>
        <w:pStyle w:val="NormalWeb"/>
        <w:ind w:left="1350" w:hanging="1350"/>
      </w:pPr>
      <w:r>
        <w:rPr>
          <w:b/>
        </w:rPr>
        <w:t>sy_a</w:t>
      </w:r>
      <w:r w:rsidRPr="0089102C">
        <w:rPr>
          <w:b/>
          <w:bCs/>
        </w:rPr>
        <w:t>i</w:t>
      </w:r>
      <w:r>
        <w:rPr>
          <w:b/>
          <w:bCs/>
        </w:rPr>
        <w:t>rphot12</w:t>
      </w:r>
      <w:r>
        <w:t xml:space="preserve"> – 1m resolution true color air photo, 2012</w:t>
      </w:r>
    </w:p>
    <w:p w14:paraId="00473D28" w14:textId="395010F3" w:rsidR="00D03BFC" w:rsidRDefault="008E362F" w:rsidP="00EF538D">
      <w:pPr>
        <w:pStyle w:val="NormalWeb"/>
        <w:ind w:left="1350" w:hanging="1350"/>
      </w:pPr>
      <w:proofErr w:type="spellStart"/>
      <w:r>
        <w:rPr>
          <w:b/>
          <w:bCs/>
        </w:rPr>
        <w:t>sy_geol</w:t>
      </w:r>
      <w:proofErr w:type="spellEnd"/>
      <w:r>
        <w:rPr>
          <w:b/>
          <w:bCs/>
        </w:rPr>
        <w:t xml:space="preserve"> </w:t>
      </w:r>
      <w:r w:rsidR="0089102C">
        <w:t xml:space="preserve">– A subregion of </w:t>
      </w:r>
      <w:r w:rsidR="00D03BFC">
        <w:t xml:space="preserve">the 1:250,000 scale geologic map of CA. </w:t>
      </w:r>
      <w:r w:rsidR="0089102C">
        <w:t>94 ft.</w:t>
      </w:r>
      <w:r w:rsidR="00D03BFC">
        <w:t xml:space="preserve">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66F7C44C" w:rsidR="00D03BFC" w:rsidRDefault="008E362F" w:rsidP="00EF538D">
      <w:pPr>
        <w:pStyle w:val="NormalWeb"/>
        <w:ind w:left="1350" w:hanging="1350"/>
      </w:pPr>
      <w:proofErr w:type="spellStart"/>
      <w:r>
        <w:rPr>
          <w:b/>
          <w:bCs/>
        </w:rPr>
        <w:t>sy_</w:t>
      </w:r>
      <w:r w:rsidR="006A4A01">
        <w:rPr>
          <w:b/>
          <w:bCs/>
        </w:rPr>
        <w:t>soil</w:t>
      </w:r>
      <w:proofErr w:type="spellEnd"/>
      <w:r w:rsidR="00D03BFC">
        <w:rPr>
          <w:b/>
          <w:bCs/>
        </w:rPr>
        <w:t xml:space="preserve"> – </w:t>
      </w:r>
      <w:r w:rsidR="00D03BFC">
        <w:t>A subregion of the</w:t>
      </w:r>
      <w:r w:rsidR="00D03BFC">
        <w:rPr>
          <w:b/>
          <w:bCs/>
        </w:rPr>
        <w:t xml:space="preserve"> </w:t>
      </w:r>
      <w:r w:rsidR="00D03BFC">
        <w:t>1:24,000 scale soil survey map (</w:t>
      </w:r>
      <w:hyperlink r:id="rId8" w:history="1">
        <w:r w:rsidR="00D03BFC" w:rsidRPr="008E0E2C">
          <w:rPr>
            <w:rStyle w:val="Hyperlink"/>
          </w:rPr>
          <w:t>SSURGO</w:t>
        </w:r>
      </w:hyperlink>
      <w:r w:rsidR="008E0E2C">
        <w:t>)</w:t>
      </w:r>
      <w:r w:rsidR="00D03BFC">
        <w:t xml:space="preserve">, </w:t>
      </w:r>
      <w:r w:rsidR="006A4A01">
        <w:t>28</w:t>
      </w:r>
      <w:r w:rsidR="00D03BFC">
        <w:t xml:space="preserve"> m raster data. SSURGO maps are the most detailed soil survey maps available for most of the U.S. and are used extensively for landscape-scale analysis.</w:t>
      </w:r>
    </w:p>
    <w:p w14:paraId="097561D3" w14:textId="61EFC231" w:rsidR="00D03BFC" w:rsidRDefault="008E362F" w:rsidP="00EF538D">
      <w:pPr>
        <w:pStyle w:val="NormalWeb"/>
        <w:ind w:left="1350" w:hanging="1350"/>
      </w:pPr>
      <w:proofErr w:type="spellStart"/>
      <w:r>
        <w:rPr>
          <w:b/>
        </w:rPr>
        <w:lastRenderedPageBreak/>
        <w:t>sy_</w:t>
      </w:r>
      <w:r w:rsidR="00D03BFC">
        <w:rPr>
          <w:b/>
          <w:bCs/>
        </w:rPr>
        <w:t>dem</w:t>
      </w:r>
      <w:proofErr w:type="spellEnd"/>
      <w:r w:rsidR="00D03BFC">
        <w:t xml:space="preserve"> </w:t>
      </w:r>
      <w:r w:rsidR="0089102C">
        <w:t>–</w:t>
      </w:r>
      <w:r w:rsidR="00D03BFC">
        <w:t xml:space="preserve"> </w:t>
      </w:r>
      <w:r w:rsidR="0089102C">
        <w:t xml:space="preserve">Digital elevation model, </w:t>
      </w:r>
      <w:r w:rsidR="00D03BFC">
        <w:t>28m raster: Shuttle imaging radar topographic data. Values are elevations in meters above sea level.</w:t>
      </w:r>
    </w:p>
    <w:p w14:paraId="77369904" w14:textId="516A5C67" w:rsidR="00D03BFC" w:rsidRDefault="00D03BFC" w:rsidP="00EF538D">
      <w:pPr>
        <w:pStyle w:val="NormalWeb"/>
        <w:ind w:left="1350" w:hanging="1350"/>
      </w:pPr>
      <w:r>
        <w:t> </w:t>
      </w:r>
      <w:proofErr w:type="spellStart"/>
      <w:r w:rsidR="008E362F">
        <w:rPr>
          <w:b/>
          <w:bCs/>
        </w:rPr>
        <w:t>sy_</w:t>
      </w:r>
      <w:r>
        <w:rPr>
          <w:b/>
          <w:bCs/>
        </w:rPr>
        <w:t>slope</w:t>
      </w:r>
      <w:proofErr w:type="spellEnd"/>
      <w:r>
        <w:rPr>
          <w:b/>
          <w:bCs/>
        </w:rPr>
        <w:t xml:space="preserve"> </w:t>
      </w:r>
      <w:r>
        <w:t xml:space="preserve">- 28 m raster: slope angle in degrees derived from </w:t>
      </w:r>
      <w:proofErr w:type="spellStart"/>
      <w:r w:rsidR="00B31283" w:rsidRPr="002D39DF">
        <w:rPr>
          <w:b/>
        </w:rPr>
        <w:t>s</w:t>
      </w:r>
      <w:r w:rsidR="002D39DF" w:rsidRPr="002D39DF">
        <w:rPr>
          <w:b/>
        </w:rPr>
        <w:t>y_</w:t>
      </w:r>
      <w:r w:rsidRPr="002D39DF">
        <w:rPr>
          <w:b/>
        </w:rPr>
        <w:t>dem</w:t>
      </w:r>
      <w:proofErr w:type="spellEnd"/>
    </w:p>
    <w:p w14:paraId="04992598" w14:textId="5839DDE3" w:rsidR="00CF57E3" w:rsidRDefault="00CF57E3" w:rsidP="00EF538D">
      <w:pPr>
        <w:pStyle w:val="NormalWeb"/>
        <w:ind w:left="1350" w:hanging="1350"/>
      </w:pPr>
      <w:r>
        <w:t> </w:t>
      </w:r>
      <w:proofErr w:type="spellStart"/>
      <w:r w:rsidR="002D39DF">
        <w:rPr>
          <w:b/>
          <w:bCs/>
        </w:rPr>
        <w:t>sy_</w:t>
      </w:r>
      <w:r>
        <w:rPr>
          <w:b/>
          <w:bCs/>
        </w:rPr>
        <w:t>shad</w:t>
      </w:r>
      <w:r w:rsidR="0089102C">
        <w:rPr>
          <w:b/>
          <w:bCs/>
        </w:rPr>
        <w:t>e</w:t>
      </w:r>
      <w:proofErr w:type="spellEnd"/>
      <w:r>
        <w:t xml:space="preserve"> </w:t>
      </w:r>
      <w:proofErr w:type="gramStart"/>
      <w:r>
        <w:t>-  28</w:t>
      </w:r>
      <w:proofErr w:type="gramEnd"/>
      <w:r>
        <w:t xml:space="preserve"> m raster: shaded rel</w:t>
      </w:r>
      <w:r w:rsidR="002D39DF">
        <w:t xml:space="preserve">ief image, derived from </w:t>
      </w:r>
      <w:proofErr w:type="spellStart"/>
      <w:r w:rsidR="002D39DF" w:rsidRPr="002D39DF">
        <w:rPr>
          <w:b/>
        </w:rPr>
        <w:t>sy_</w:t>
      </w:r>
      <w:r w:rsidRPr="002D39DF">
        <w:rPr>
          <w:b/>
        </w:rPr>
        <w:t>dem</w:t>
      </w:r>
      <w:proofErr w:type="spellEnd"/>
    </w:p>
    <w:p w14:paraId="2ED6E50C" w14:textId="062E11D4" w:rsidR="00953878" w:rsidRPr="00953878" w:rsidRDefault="00D71BBE" w:rsidP="00953878">
      <w:pPr>
        <w:pStyle w:val="NormalWeb"/>
        <w:ind w:left="1350" w:hanging="1350"/>
      </w:pPr>
      <w:proofErr w:type="spellStart"/>
      <w:r>
        <w:rPr>
          <w:b/>
          <w:bCs/>
        </w:rPr>
        <w:t>sy_allrad</w:t>
      </w:r>
      <w:proofErr w:type="spellEnd"/>
      <w:r>
        <w:rPr>
          <w:b/>
          <w:bCs/>
        </w:rPr>
        <w:t xml:space="preserve"> - </w:t>
      </w:r>
      <w:r>
        <w:t>28 m the data raster</w:t>
      </w:r>
      <w:r>
        <w:rPr>
          <w:b/>
          <w:bCs/>
        </w:rPr>
        <w:t xml:space="preserve">: </w:t>
      </w:r>
      <w:r>
        <w:t>annual</w:t>
      </w:r>
      <w:r>
        <w:rPr>
          <w:b/>
          <w:bCs/>
        </w:rPr>
        <w:t xml:space="preserve"> </w:t>
      </w:r>
      <w:proofErr w:type="spellStart"/>
      <w:r>
        <w:t>clearsky</w:t>
      </w:r>
      <w:proofErr w:type="spellEnd"/>
      <w:r>
        <w:t xml:space="preserve"> shortwave radiation, units are watts/m</w:t>
      </w:r>
      <w:r w:rsidRPr="00D71BBE">
        <w:rPr>
          <w:vertAlign w:val="superscript"/>
        </w:rPr>
        <w:t>2</w:t>
      </w:r>
      <w:r>
        <w:rPr>
          <w:b/>
          <w:bCs/>
        </w:rPr>
        <w:t xml:space="preserve"> </w:t>
      </w:r>
      <w:r w:rsidR="00953878" w:rsidRPr="00953878">
        <w:t>(this grid</w:t>
      </w:r>
      <w:r w:rsidR="00953878">
        <w:t xml:space="preserve"> is classified into 3 levels for exercise 2).</w:t>
      </w:r>
    </w:p>
    <w:p w14:paraId="0243E481" w14:textId="02A4D260" w:rsidR="00CF57E3" w:rsidRDefault="002D39DF" w:rsidP="00EF538D">
      <w:pPr>
        <w:pStyle w:val="NormalWeb"/>
        <w:ind w:left="1350" w:hanging="1350"/>
      </w:pPr>
      <w:proofErr w:type="spellStart"/>
      <w:r>
        <w:rPr>
          <w:b/>
          <w:bCs/>
        </w:rPr>
        <w:t>sy_win</w:t>
      </w:r>
      <w:r w:rsidR="00CF57E3">
        <w:rPr>
          <w:b/>
          <w:bCs/>
        </w:rPr>
        <w:t>rad</w:t>
      </w:r>
      <w:proofErr w:type="spellEnd"/>
      <w:r w:rsidR="00CF57E3">
        <w:rPr>
          <w:b/>
          <w:bCs/>
        </w:rPr>
        <w:t xml:space="preserve"> - </w:t>
      </w:r>
      <w:r w:rsidR="00CF57E3">
        <w:t>28 m the data raster</w:t>
      </w:r>
      <w:r w:rsidR="00CF57E3">
        <w:rPr>
          <w:b/>
          <w:bCs/>
        </w:rPr>
        <w:t xml:space="preserve">: </w:t>
      </w:r>
      <w:r w:rsidR="00CF57E3">
        <w:t xml:space="preserve">integrated </w:t>
      </w:r>
      <w:proofErr w:type="spellStart"/>
      <w:r w:rsidR="00CF57E3">
        <w:t>clearsky</w:t>
      </w:r>
      <w:proofErr w:type="spellEnd"/>
      <w:r w:rsidR="00CF57E3">
        <w:t xml:space="preserve"> shortwave </w:t>
      </w:r>
      <w:r w:rsidR="00D71BBE">
        <w:t>radiation, units are watts/m</w:t>
      </w:r>
      <w:r w:rsidR="00D71BBE" w:rsidRPr="00D71BBE">
        <w:rPr>
          <w:vertAlign w:val="superscript"/>
        </w:rPr>
        <w:t>2</w:t>
      </w:r>
      <w:r w:rsidR="00CF57E3">
        <w:t>, for December-Feb.</w:t>
      </w:r>
    </w:p>
    <w:p w14:paraId="01A1E9C1" w14:textId="176B3D67" w:rsidR="00CF57E3" w:rsidRDefault="002D39DF" w:rsidP="00EF538D">
      <w:pPr>
        <w:pStyle w:val="NormalWeb"/>
        <w:ind w:left="1350" w:hanging="1350"/>
      </w:pPr>
      <w:r>
        <w:rPr>
          <w:b/>
        </w:rPr>
        <w:t>sy_</w:t>
      </w:r>
      <w:r w:rsidR="0086516E" w:rsidRPr="0086516E">
        <w:rPr>
          <w:b/>
        </w:rPr>
        <w:t>winrad3</w:t>
      </w:r>
      <w:r>
        <w:t xml:space="preserve"> </w:t>
      </w:r>
      <w:proofErr w:type="gramStart"/>
      <w:r>
        <w:t xml:space="preserve">– </w:t>
      </w:r>
      <w:r w:rsidR="00816A93">
        <w:t xml:space="preserve"> grid</w:t>
      </w:r>
      <w:proofErr w:type="gramEnd"/>
      <w:r w:rsidR="00816A93">
        <w:t xml:space="preserve"> produced by classifying </w:t>
      </w:r>
      <w:proofErr w:type="spellStart"/>
      <w:r w:rsidRPr="002D39DF">
        <w:rPr>
          <w:b/>
        </w:rPr>
        <w:t>sy_win</w:t>
      </w:r>
      <w:r w:rsidR="0086516E" w:rsidRPr="002D39DF">
        <w:rPr>
          <w:b/>
        </w:rPr>
        <w:t>rad</w:t>
      </w:r>
      <w:proofErr w:type="spellEnd"/>
      <w:r w:rsidR="0086516E">
        <w:t xml:space="preserve"> into 3 </w:t>
      </w:r>
      <w:r w:rsidR="00816A93">
        <w:t xml:space="preserve">(low, medium, high) </w:t>
      </w:r>
      <w:r w:rsidR="0086516E">
        <w:t>radiation classes</w:t>
      </w:r>
      <w:r w:rsidR="00093A54">
        <w:t>. Use this grid for the exercise.</w:t>
      </w:r>
    </w:p>
    <w:p w14:paraId="3B915022" w14:textId="39AD13AC" w:rsidR="00D03BFC" w:rsidRDefault="00D71BBE" w:rsidP="00EF538D">
      <w:pPr>
        <w:pStyle w:val="NormalWeb"/>
        <w:ind w:left="1350" w:hanging="1350"/>
      </w:pPr>
      <w:proofErr w:type="spellStart"/>
      <w:r>
        <w:rPr>
          <w:b/>
          <w:bCs/>
        </w:rPr>
        <w:t>sy_</w:t>
      </w:r>
      <w:r w:rsidR="00D03BFC">
        <w:rPr>
          <w:b/>
          <w:bCs/>
        </w:rPr>
        <w:t>flocum</w:t>
      </w:r>
      <w:proofErr w:type="spellEnd"/>
      <w:r w:rsidR="00D03BFC">
        <w:t xml:space="preserve"> –28 m raster: flow accumu</w:t>
      </w:r>
      <w:r>
        <w:t xml:space="preserve">lation model, derived from </w:t>
      </w:r>
      <w:proofErr w:type="spellStart"/>
      <w:r w:rsidRPr="00D71BBE">
        <w:rPr>
          <w:b/>
        </w:rPr>
        <w:t>sy_</w:t>
      </w:r>
      <w:r w:rsidR="00D03BFC" w:rsidRPr="00D71BBE">
        <w:rPr>
          <w:b/>
        </w:rPr>
        <w:t>dem</w:t>
      </w:r>
      <w:proofErr w:type="spellEnd"/>
      <w:r w:rsidR="00D03BFC">
        <w:t xml:space="preserve"> for a subregion corresponding to subsoil30. Pixel values are the drainage area for each pixel. (The data are noisy because errors in the dem propagate to disrupt drainage topology.)</w:t>
      </w:r>
    </w:p>
    <w:p w14:paraId="2C067E40" w14:textId="7CB9B999" w:rsidR="001848CA" w:rsidRDefault="00C539BA" w:rsidP="00EF538D">
      <w:pPr>
        <w:pStyle w:val="NormalWeb"/>
        <w:ind w:left="1350" w:hanging="1350"/>
      </w:pPr>
      <w:r>
        <w:rPr>
          <w:b/>
        </w:rPr>
        <w:t>sy_</w:t>
      </w:r>
      <w:r w:rsidR="001848CA" w:rsidRPr="001848CA">
        <w:rPr>
          <w:b/>
        </w:rPr>
        <w:t>flocum3c</w:t>
      </w:r>
      <w:r w:rsidR="001848CA">
        <w:t xml:space="preserve"> – </w:t>
      </w:r>
      <w:r w:rsidR="00816A93">
        <w:t xml:space="preserve">grid produced by classifying </w:t>
      </w:r>
      <w:proofErr w:type="spellStart"/>
      <w:r>
        <w:rPr>
          <w:b/>
        </w:rPr>
        <w:t>sy_</w:t>
      </w:r>
      <w:r w:rsidR="001848CA" w:rsidRPr="001848CA">
        <w:rPr>
          <w:b/>
        </w:rPr>
        <w:t>flocum</w:t>
      </w:r>
      <w:proofErr w:type="spellEnd"/>
      <w:r w:rsidR="001848CA">
        <w:t xml:space="preserve"> into 3 accumulation classes.</w:t>
      </w:r>
    </w:p>
    <w:p w14:paraId="473489E9" w14:textId="775B9690" w:rsidR="00543D62" w:rsidRDefault="00BE32EA" w:rsidP="00EF538D">
      <w:pPr>
        <w:pStyle w:val="NormalWeb"/>
        <w:ind w:left="1350" w:hanging="1350"/>
      </w:pPr>
      <w:r>
        <w:rPr>
          <w:b/>
          <w:bCs/>
        </w:rPr>
        <w:t>s</w:t>
      </w:r>
      <w:r w:rsidR="00C539BA">
        <w:rPr>
          <w:b/>
          <w:bCs/>
        </w:rPr>
        <w:t>y_</w:t>
      </w:r>
      <w:r w:rsidR="00543D62">
        <w:rPr>
          <w:b/>
          <w:bCs/>
        </w:rPr>
        <w:t>veg</w:t>
      </w:r>
      <w:r w:rsidR="00473B11">
        <w:rPr>
          <w:b/>
          <w:bCs/>
        </w:rPr>
        <w:t>15</w:t>
      </w:r>
      <w:r w:rsidR="008923DA">
        <w:t>   - 28</w:t>
      </w:r>
      <w:r w:rsidR="00543D62">
        <w:t xml:space="preserve">m raster: </w:t>
      </w:r>
      <w:r w:rsidR="00BB0AD9">
        <w:t xml:space="preserve">contemporary </w:t>
      </w:r>
      <w:r w:rsidR="00D03BFC">
        <w:t>vegetatio</w:t>
      </w:r>
      <w:r w:rsidR="00543D62">
        <w:t>n/land cover map produced (mainly) from Landsat Thematic M</w:t>
      </w:r>
      <w:r w:rsidR="00D03BFC">
        <w:t xml:space="preserve">apper satellite imagery. </w:t>
      </w:r>
      <w:r w:rsidR="00543D62">
        <w:t>California Wildlife Ha</w:t>
      </w:r>
      <w:r w:rsidR="008E0E2C">
        <w:t>bitat Types are shown here.</w:t>
      </w:r>
      <w:r w:rsidR="00473B11">
        <w:t xml:space="preserve"> I merged some agricultural classes to reduce the number of land cover classes to 15.</w:t>
      </w:r>
      <w:r w:rsidR="008E0E2C">
        <w:t xml:space="preserve"> </w:t>
      </w:r>
      <w:hyperlink r:id="rId9" w:history="1">
        <w:r w:rsidR="008E0E2C" w:rsidRPr="008E0E2C">
          <w:rPr>
            <w:rStyle w:val="Hyperlink"/>
          </w:rPr>
          <w:t>Here</w:t>
        </w:r>
      </w:hyperlink>
      <w:r w:rsidR="008E0E2C">
        <w:t xml:space="preserve"> is </w:t>
      </w:r>
      <w:r w:rsidR="00543D62">
        <w:t>a description of the data</w:t>
      </w:r>
      <w:r w:rsidR="008E0E2C">
        <w:t>.</w:t>
      </w:r>
    </w:p>
    <w:p w14:paraId="459B9326" w14:textId="0082469D" w:rsidR="00D03BFC" w:rsidRDefault="001A3C90">
      <w:pPr>
        <w:pStyle w:val="NormalWeb"/>
      </w:pPr>
      <w:r>
        <w:t>S</w:t>
      </w:r>
      <w:r w:rsidR="00D03BFC">
        <w:t>pend some time learning to display the data. Overlay individual layers and combinations on the air photo. Zoom in and out. Play with the symbology. Get the feel for ArcGIS as a visualization environment. In</w:t>
      </w:r>
      <w:r w:rsidR="00543D62">
        <w:t xml:space="preserve"> particular, examine </w:t>
      </w:r>
      <w:r w:rsidR="00D03BFC">
        <w:t xml:space="preserve">land </w:t>
      </w:r>
      <w:r w:rsidR="00816A93">
        <w:t xml:space="preserve">use/land </w:t>
      </w:r>
      <w:r w:rsidR="00D03BFC">
        <w:t xml:space="preserve">cover pattern (air </w:t>
      </w:r>
      <w:r w:rsidR="00BE32EA">
        <w:t xml:space="preserve">photo) </w:t>
      </w:r>
      <w:r w:rsidR="00543D62">
        <w:t>and vegetation pattern (s</w:t>
      </w:r>
      <w:r w:rsidR="007467E4">
        <w:t>y_</w:t>
      </w:r>
      <w:r w:rsidR="00543D62">
        <w:t>veg</w:t>
      </w:r>
      <w:r w:rsidR="00816A93">
        <w:t>15</w:t>
      </w:r>
      <w:r w:rsidR="00543D62">
        <w:t xml:space="preserve">) </w:t>
      </w:r>
      <w:r w:rsidR="00D03BFC">
        <w:t>in relationship to geology, soils,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24CA6CBD" w:rsidR="00D03BFC" w:rsidRDefault="00D03BFC">
      <w:pPr>
        <w:pStyle w:val="NormalWeb"/>
      </w:pPr>
      <w:r>
        <w:t xml:space="preserve">What </w:t>
      </w:r>
      <w:r w:rsidR="00816A93">
        <w:t xml:space="preserve">environmental features are associated with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r w:rsidR="00816A93">
        <w:t xml:space="preserve"> If more than one landscape is encompassed by our study area, a hierarchical analysis may be appropriate such that the area is first partitioned into separate landscapes and then environmental associations with land use/land cover are evaluated landscape-by-landscape. </w:t>
      </w:r>
    </w:p>
    <w:p w14:paraId="00483555" w14:textId="26394FAE" w:rsidR="00D03BFC" w:rsidRDefault="00D03BFC" w:rsidP="00A472FE">
      <w:pPr>
        <w:pStyle w:val="NormalWeb"/>
        <w:tabs>
          <w:tab w:val="left" w:pos="1620"/>
        </w:tabs>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w:t>
      </w:r>
      <w:r>
        <w:lastRenderedPageBreak/>
        <w:t xml:space="preserve">method known as “mutual </w:t>
      </w:r>
      <w:r w:rsidR="0098196F">
        <w:t>information analysis</w:t>
      </w:r>
      <w:r>
        <w:t>”</w:t>
      </w:r>
      <w:r w:rsidR="0098196F">
        <w:t xml:space="preserve"> </w:t>
      </w:r>
      <w:r w:rsidR="00EF624F">
        <w:t xml:space="preserve">that is </w:t>
      </w:r>
      <w:r w:rsidR="0098196F">
        <w:t xml:space="preserve">useful for measuring the </w:t>
      </w:r>
      <w:r w:rsidR="00EF624F">
        <w:t xml:space="preserve">hierarchical association </w:t>
      </w:r>
      <w:r w:rsidR="0098196F">
        <w:t xml:space="preserve">between </w:t>
      </w:r>
      <w:r w:rsidR="00EF624F">
        <w:t>a dependent categorical variable - in this case, mapped land use/land cover classes – and categorical independent variables (in this case, geologic classes, radiation classes, and flow accumulation classes</w:t>
      </w:r>
      <w:r w:rsidR="0098196F">
        <w:t>.</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26055D96" w14:textId="77116B0C" w:rsidR="00A472FE" w:rsidRDefault="00D03BFC">
      <w:pPr>
        <w:pStyle w:val="NormalWeb"/>
      </w:pPr>
      <w:r>
        <w:t xml:space="preserve">You will be analyzing vegetation pattern in the area covered by the grid </w:t>
      </w:r>
      <w:r w:rsidRPr="00BE32EA">
        <w:rPr>
          <w:b/>
        </w:rPr>
        <w:t>s</w:t>
      </w:r>
      <w:r w:rsidR="008E12B3">
        <w:rPr>
          <w:b/>
        </w:rPr>
        <w:t>y_</w:t>
      </w:r>
      <w:r w:rsidR="00BE32EA" w:rsidRPr="00BE32EA">
        <w:rPr>
          <w:b/>
        </w:rPr>
        <w:t>veg15</w:t>
      </w:r>
      <w:r>
        <w:t xml:space="preserve"> in your project legend.</w:t>
      </w:r>
      <w:r w:rsidR="00A472FE">
        <w:t xml:space="preserve"> Y</w:t>
      </w:r>
      <w:r>
        <w:t xml:space="preserve">ou </w:t>
      </w:r>
      <w:r w:rsidR="00A472FE">
        <w:t>will</w:t>
      </w:r>
      <w:r>
        <w:t xml:space="preserve"> use the set of 10,000 random points that I generated using the “Create random points” tool in the Data Managem</w:t>
      </w:r>
      <w:r w:rsidR="00FA4638">
        <w:t>ent folder of Arc toolbox. The sample locations</w:t>
      </w:r>
      <w:r>
        <w:t xml:space="preserve"> are </w:t>
      </w:r>
      <w:r w:rsidR="00002ECB">
        <w:t>available to download from Gauchospace</w:t>
      </w:r>
      <w:r>
        <w:t xml:space="preserve"> as </w:t>
      </w:r>
      <w:r w:rsidR="00FA4638">
        <w:rPr>
          <w:b/>
          <w:bCs/>
        </w:rPr>
        <w:t>ex2_sample</w:t>
      </w:r>
      <w:r w:rsidR="008E12B3">
        <w:rPr>
          <w:b/>
          <w:bCs/>
        </w:rPr>
        <w:t>_dat</w:t>
      </w:r>
      <w:r w:rsidR="00A472FE">
        <w:rPr>
          <w:b/>
          <w:bCs/>
        </w:rPr>
        <w:t>a</w:t>
      </w:r>
      <w:r w:rsidR="008E12B3">
        <w:rPr>
          <w:b/>
          <w:bCs/>
        </w:rPr>
        <w:t>.csv</w:t>
      </w:r>
      <w:r>
        <w:t>.</w:t>
      </w:r>
    </w:p>
    <w:p w14:paraId="13FCE918" w14:textId="6320C2C5" w:rsidR="00B92DCF" w:rsidRDefault="00707DA1">
      <w:pPr>
        <w:pStyle w:val="NormalWeb"/>
      </w:pPr>
      <w:r>
        <w:t>This exercise can be completed using Excel or R, but it is much faster in R</w:t>
      </w:r>
      <w:r w:rsidR="00564E3F">
        <w:t xml:space="preserve"> using the </w:t>
      </w:r>
      <w:r w:rsidR="00564E3F" w:rsidRPr="00564E3F">
        <w:rPr>
          <w:i/>
          <w:iCs/>
        </w:rPr>
        <w:t>entropy</w:t>
      </w:r>
      <w:r w:rsidR="00564E3F">
        <w:t xml:space="preserve"> package</w:t>
      </w:r>
      <w:r>
        <w:t xml:space="preserve">. </w:t>
      </w:r>
      <w:r w:rsidR="00A472FE">
        <w:t xml:space="preserve">A complete R script </w:t>
      </w:r>
      <w:r w:rsidR="00937F56">
        <w:t>is</w:t>
      </w:r>
      <w:r w:rsidR="00072F22">
        <w:t xml:space="preserve"> </w:t>
      </w:r>
      <w:r w:rsidR="00937F56">
        <w:t>available on Gauchospace</w:t>
      </w:r>
      <w:r w:rsidR="00B92DCF">
        <w:t xml:space="preserve"> </w:t>
      </w:r>
      <w:r w:rsidR="00072F22">
        <w:t xml:space="preserve">for you to use to </w:t>
      </w:r>
      <w:r w:rsidR="002F0CB3">
        <w:t xml:space="preserve">perform the basic calculations. </w:t>
      </w:r>
      <w:r w:rsidR="00234216" w:rsidRPr="00234216">
        <w:t xml:space="preserve">In R, you will use the function </w:t>
      </w:r>
      <w:proofErr w:type="spellStart"/>
      <w:proofErr w:type="gramStart"/>
      <w:r w:rsidR="00234216" w:rsidRPr="00234216">
        <w:rPr>
          <w:i/>
          <w:iCs/>
        </w:rPr>
        <w:t>mi.empirical</w:t>
      </w:r>
      <w:proofErr w:type="spellEnd"/>
      <w:proofErr w:type="gramEnd"/>
      <w:r w:rsidR="00234216" w:rsidRPr="00234216">
        <w:t xml:space="preserve">() to calculate pairwise mutual information of landcover with geology, soil, winter radiation, total annual radiation, and flow accumulation. You </w:t>
      </w:r>
      <w:r w:rsidR="00234216">
        <w:t>will</w:t>
      </w:r>
      <w:r w:rsidR="00234216" w:rsidRPr="00234216">
        <w:t xml:space="preserve"> go through 2 levels of analysis. The first level will</w:t>
      </w:r>
      <w:r w:rsidR="00234216">
        <w:t xml:space="preserve"> divide the starting sample set into subsets based on</w:t>
      </w:r>
      <w:r w:rsidR="00234216" w:rsidRPr="00234216">
        <w:t xml:space="preserve"> the variable with the highest mutual information with landcover</w:t>
      </w:r>
      <w:r w:rsidR="00F27643">
        <w:t xml:space="preserve">. </w:t>
      </w:r>
      <w:r w:rsidR="00234216" w:rsidRPr="00234216">
        <w:t xml:space="preserve">The second level will further subdivide samples, within each class of level 1, into classes based on the next variable (of the </w:t>
      </w:r>
      <w:r w:rsidR="00234216">
        <w:t>3</w:t>
      </w:r>
      <w:r w:rsidR="00234216" w:rsidRPr="00234216">
        <w:t xml:space="preserve"> remaining) with the highest mutual information with landcover.</w:t>
      </w:r>
      <w:r w:rsidR="00234216">
        <w:t xml:space="preserve"> </w:t>
      </w:r>
      <w:r w:rsidR="002F0CB3">
        <w:t>The analysis</w:t>
      </w:r>
      <w:r w:rsidR="00B92DCF">
        <w:t xml:space="preserve"> has the following steps:</w:t>
      </w:r>
    </w:p>
    <w:p w14:paraId="59E2BA2B" w14:textId="1DD502F9" w:rsidR="00B92DCF" w:rsidRDefault="00B92DCF" w:rsidP="00B92DCF">
      <w:pPr>
        <w:pStyle w:val="NormalWeb"/>
        <w:numPr>
          <w:ilvl w:val="0"/>
          <w:numId w:val="12"/>
        </w:numPr>
      </w:pPr>
      <w:bookmarkStart w:id="1" w:name="_Hlk92875610"/>
      <w:r>
        <w:t>Read in the data</w:t>
      </w:r>
      <w:r w:rsidR="002F0CB3">
        <w:t>.</w:t>
      </w:r>
    </w:p>
    <w:p w14:paraId="40871957" w14:textId="0FDFCF05" w:rsidR="00B92DCF" w:rsidRDefault="00B92DCF" w:rsidP="00B92DCF">
      <w:pPr>
        <w:pStyle w:val="NormalWeb"/>
        <w:numPr>
          <w:ilvl w:val="0"/>
          <w:numId w:val="12"/>
        </w:numPr>
      </w:pPr>
      <w:r>
        <w:t>Define variable types</w:t>
      </w:r>
      <w:r w:rsidR="002F0CB3">
        <w:t>.</w:t>
      </w:r>
    </w:p>
    <w:p w14:paraId="2663760C" w14:textId="1815AE03" w:rsidR="00B92DCF" w:rsidRDefault="00B92DCF" w:rsidP="00B92DCF">
      <w:pPr>
        <w:pStyle w:val="NormalWeb"/>
        <w:numPr>
          <w:ilvl w:val="0"/>
          <w:numId w:val="12"/>
        </w:numPr>
      </w:pPr>
      <w:r>
        <w:t>Calculate starting entropy of the land cover map</w:t>
      </w:r>
      <w:r w:rsidR="002F0CB3">
        <w:t>.</w:t>
      </w:r>
    </w:p>
    <w:p w14:paraId="54243361" w14:textId="1A73216E" w:rsidR="00234216" w:rsidRDefault="00B92DCF" w:rsidP="00234216">
      <w:pPr>
        <w:pStyle w:val="NormalWeb"/>
        <w:numPr>
          <w:ilvl w:val="0"/>
          <w:numId w:val="12"/>
        </w:numPr>
      </w:pPr>
      <w:r>
        <w:t>Calculate the mutual information of landcover with geology, winter radiation, annual radiation, and flow accumulation</w:t>
      </w:r>
      <w:r w:rsidR="002F0CB3">
        <w:t>.</w:t>
      </w:r>
    </w:p>
    <w:p w14:paraId="6BF458B6" w14:textId="5A1395C9" w:rsidR="002F0CB3" w:rsidRDefault="002F0CB3" w:rsidP="00B92DCF">
      <w:pPr>
        <w:pStyle w:val="NormalWeb"/>
        <w:numPr>
          <w:ilvl w:val="0"/>
          <w:numId w:val="12"/>
        </w:numPr>
      </w:pPr>
      <w:r>
        <w:t>Calculate the redundancy of geology with landcover</w:t>
      </w:r>
    </w:p>
    <w:p w14:paraId="02F10DAB" w14:textId="77777777" w:rsidR="00234216" w:rsidRDefault="002F0CB3" w:rsidP="00A73355">
      <w:pPr>
        <w:pStyle w:val="NormalWeb"/>
        <w:numPr>
          <w:ilvl w:val="0"/>
          <w:numId w:val="12"/>
        </w:numPr>
      </w:pPr>
      <w:r>
        <w:t>F</w:t>
      </w:r>
      <w:r w:rsidRPr="002F0CB3">
        <w:t xml:space="preserve">or </w:t>
      </w:r>
      <w:r>
        <w:t xml:space="preserve">samples in </w:t>
      </w:r>
      <w:r w:rsidRPr="002F0CB3">
        <w:t xml:space="preserve">each </w:t>
      </w:r>
      <w:r>
        <w:t xml:space="preserve">of 5 </w:t>
      </w:r>
      <w:r w:rsidRPr="002F0CB3">
        <w:t>geolog</w:t>
      </w:r>
      <w:r>
        <w:t xml:space="preserve">y </w:t>
      </w:r>
      <w:r w:rsidRPr="002F0CB3">
        <w:t>class</w:t>
      </w:r>
      <w:r>
        <w:t>es, c</w:t>
      </w:r>
      <w:r w:rsidR="00B92DCF">
        <w:t xml:space="preserve">alculate the mutual information of landcover with </w:t>
      </w:r>
      <w:r w:rsidR="00DF684C">
        <w:t>winter radiation, annual solar radiation and flow accumulation</w:t>
      </w:r>
    </w:p>
    <w:p w14:paraId="4C8D518A" w14:textId="17C22D9D" w:rsidR="00234216" w:rsidRPr="00234216" w:rsidRDefault="00234216" w:rsidP="00234216">
      <w:pPr>
        <w:pStyle w:val="NormalWeb"/>
        <w:numPr>
          <w:ilvl w:val="0"/>
          <w:numId w:val="12"/>
        </w:numPr>
        <w:spacing w:before="0" w:beforeAutospacing="0" w:after="0" w:afterAutospacing="0"/>
        <w:rPr>
          <w:sz w:val="22"/>
          <w:szCs w:val="22"/>
        </w:rPr>
      </w:pPr>
      <w:r w:rsidRPr="00234216">
        <w:rPr>
          <w:sz w:val="22"/>
          <w:szCs w:val="22"/>
        </w:rPr>
        <w:t xml:space="preserve">You can now produce a hierarchical </w:t>
      </w:r>
      <w:proofErr w:type="spellStart"/>
      <w:r w:rsidRPr="00234216">
        <w:rPr>
          <w:sz w:val="22"/>
          <w:szCs w:val="22"/>
        </w:rPr>
        <w:t>dendogram</w:t>
      </w:r>
      <w:proofErr w:type="spellEnd"/>
      <w:r w:rsidRPr="00234216">
        <w:rPr>
          <w:sz w:val="22"/>
          <w:szCs w:val="22"/>
        </w:rPr>
        <w:t xml:space="preserve"> of the first 2 levels of the MIA</w:t>
      </w:r>
      <w:r>
        <w:rPr>
          <w:sz w:val="22"/>
          <w:szCs w:val="22"/>
        </w:rPr>
        <w:t xml:space="preserve">. I have not provided </w:t>
      </w:r>
      <w:r w:rsidR="00623F24">
        <w:rPr>
          <w:sz w:val="22"/>
          <w:szCs w:val="22"/>
        </w:rPr>
        <w:t xml:space="preserve">a script to plot the dendrogram, but this but it is easily done in </w:t>
      </w:r>
      <w:proofErr w:type="spellStart"/>
      <w:r w:rsidR="00623F24">
        <w:rPr>
          <w:sz w:val="22"/>
          <w:szCs w:val="22"/>
        </w:rPr>
        <w:t>Powerpoint</w:t>
      </w:r>
      <w:proofErr w:type="spellEnd"/>
      <w:r w:rsidR="00623F24">
        <w:rPr>
          <w:sz w:val="22"/>
          <w:szCs w:val="22"/>
        </w:rPr>
        <w:t>.</w:t>
      </w:r>
    </w:p>
    <w:p w14:paraId="3EB0767D" w14:textId="7CD32E91" w:rsidR="00557092" w:rsidRDefault="00234216" w:rsidP="00623F24">
      <w:pPr>
        <w:pStyle w:val="NormalWeb"/>
        <w:ind w:left="720"/>
      </w:pPr>
      <w:r>
        <w:rPr>
          <w:noProof/>
        </w:rPr>
        <mc:AlternateContent>
          <mc:Choice Requires="wps">
            <w:drawing>
              <wp:anchor distT="0" distB="0" distL="114300" distR="114300" simplePos="0" relativeHeight="251664384" behindDoc="0" locked="0" layoutInCell="1" allowOverlap="1" wp14:anchorId="4FE97D98" wp14:editId="4B840629">
                <wp:simplePos x="0" y="0"/>
                <wp:positionH relativeFrom="column">
                  <wp:posOffset>3869</wp:posOffset>
                </wp:positionH>
                <wp:positionV relativeFrom="paragraph">
                  <wp:posOffset>81326</wp:posOffset>
                </wp:positionV>
                <wp:extent cx="5486400" cy="0"/>
                <wp:effectExtent l="50800" t="38100" r="38100" b="76200"/>
                <wp:wrapNone/>
                <wp:docPr id="3" name="Straight Connector 3"/>
                <wp:cNvGraphicFramePr/>
                <a:graphic xmlns:a="http://schemas.openxmlformats.org/drawingml/2006/main">
                  <a:graphicData uri="http://schemas.microsoft.com/office/word/2010/wordprocessingShape">
                    <wps:wsp>
                      <wps:cNvCnPr/>
                      <wps:spPr>
                        <a:xfrm flipV="1">
                          <a:off x="0" y="0"/>
                          <a:ext cx="54864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24A51869" id="Straight Connector 3" o:spid="_x0000_s1026" style="position:absolute;flip:y;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6.4pt" to="432.3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" strokecolor="#4f81bd [3204]" strokeweight="2pt">
                <v:shadow on="t" color="black" opacity="24903f" origin=",.5" offset="0,.55556mm"/>
              </v:line>
            </w:pict>
          </mc:Fallback>
        </mc:AlternateContent>
      </w:r>
      <w:r w:rsidR="00C1655E">
        <w:t>Please a</w:t>
      </w:r>
      <w:r w:rsidR="00623F24">
        <w:t>nswer the following questions.</w:t>
      </w:r>
    </w:p>
    <w:p w14:paraId="12BE695D" w14:textId="2E32F722" w:rsidR="00557092" w:rsidRDefault="00557092" w:rsidP="00557092">
      <w:pPr>
        <w:pStyle w:val="NormalWeb"/>
        <w:numPr>
          <w:ilvl w:val="0"/>
          <w:numId w:val="11"/>
        </w:numPr>
      </w:pPr>
      <w:r>
        <w:t xml:space="preserve">Summarize your results using a </w:t>
      </w:r>
      <w:r w:rsidR="00564E3F">
        <w:t xml:space="preserve">simple </w:t>
      </w:r>
      <w:r>
        <w:t xml:space="preserve">tree diagram like </w:t>
      </w:r>
      <w:r w:rsidR="00DF684C">
        <w:t>Figure 1 in Phipps (1981)</w:t>
      </w:r>
      <w:r>
        <w:t>.</w:t>
      </w:r>
    </w:p>
    <w:p w14:paraId="743F8ED7" w14:textId="5CE2CB19" w:rsidR="00DF684C" w:rsidRDefault="00623F24" w:rsidP="00557092">
      <w:pPr>
        <w:pStyle w:val="NormalWeb"/>
        <w:numPr>
          <w:ilvl w:val="0"/>
          <w:numId w:val="11"/>
        </w:numPr>
      </w:pPr>
      <w:r>
        <w:t xml:space="preserve">In plain English, what does the entropy measure </w:t>
      </w:r>
      <w:proofErr w:type="gramStart"/>
      <w:r>
        <w:t>H(</w:t>
      </w:r>
      <w:proofErr w:type="gramEnd"/>
      <w:r>
        <w:t xml:space="preserve">) measure? What is the theoretical maximum value </w:t>
      </w:r>
      <w:proofErr w:type="gramStart"/>
      <w:r>
        <w:t>H(</w:t>
      </w:r>
      <w:proofErr w:type="gramEnd"/>
      <w:r>
        <w:t>)</w:t>
      </w:r>
      <w:r w:rsidR="00C1655E">
        <w:t xml:space="preserve"> can attain? What is the minimum value?</w:t>
      </w:r>
    </w:p>
    <w:p w14:paraId="374F1F94" w14:textId="77777777" w:rsidR="00F27643" w:rsidRDefault="00C1655E" w:rsidP="00F27643">
      <w:pPr>
        <w:pStyle w:val="NormalWeb"/>
        <w:numPr>
          <w:ilvl w:val="0"/>
          <w:numId w:val="11"/>
        </w:numPr>
      </w:pPr>
      <w:r>
        <w:t xml:space="preserve">For this exercise we are </w:t>
      </w:r>
      <w:r w:rsidR="00F27643">
        <w:t xml:space="preserve">arbitrarily </w:t>
      </w:r>
      <w:r>
        <w:t>stopping the subdivision of samples at the second level. (Level 0 is the starting sample, Level 1 is the sample subdivided into geology classes, Level 2 is each geology class further subdivided by another splitting variable, etc.).</w:t>
      </w:r>
      <w:r w:rsidR="00F27643">
        <w:t xml:space="preserve"> </w:t>
      </w:r>
      <w:r>
        <w:t xml:space="preserve"> </w:t>
      </w:r>
      <w:r w:rsidR="00F27643">
        <w:t>What other stopping rule(s) might you apply?</w:t>
      </w:r>
    </w:p>
    <w:p w14:paraId="202F41E6" w14:textId="2E251B0A" w:rsidR="00F27643" w:rsidRDefault="00557092" w:rsidP="00F27643">
      <w:pPr>
        <w:pStyle w:val="NormalWeb"/>
        <w:numPr>
          <w:ilvl w:val="0"/>
          <w:numId w:val="11"/>
        </w:numPr>
      </w:pPr>
      <w:r>
        <w:t xml:space="preserve">How strong is the relationship between land cover and physical </w:t>
      </w:r>
      <w:bookmarkStart w:id="2" w:name="_GoBack"/>
      <w:bookmarkEnd w:id="2"/>
      <w:r>
        <w:t>environmental variables?</w:t>
      </w:r>
      <w:r w:rsidR="005B281A">
        <w:t xml:space="preserve"> (Hint: you can measure this using the redundancy measure</w:t>
      </w:r>
      <w:r w:rsidR="00060E0F">
        <w:t>.)</w:t>
      </w:r>
      <w:r w:rsidR="005B281A">
        <w:t xml:space="preserve"> </w:t>
      </w:r>
    </w:p>
    <w:p w14:paraId="30F19366" w14:textId="4C55FD32" w:rsidR="00557092" w:rsidRDefault="00557092" w:rsidP="00557092">
      <w:pPr>
        <w:pStyle w:val="NormalWeb"/>
        <w:numPr>
          <w:ilvl w:val="0"/>
          <w:numId w:val="11"/>
        </w:numPr>
      </w:pPr>
      <w:r>
        <w:lastRenderedPageBreak/>
        <w:t>Summarize the strengths and weaknesses of Mutual Information Analysis for establishing land cover-environment associations? What alternative</w:t>
      </w:r>
      <w:r w:rsidR="00F27643">
        <w:t xml:space="preserve"> methods</w:t>
      </w:r>
      <w:r>
        <w:t xml:space="preserve"> </w:t>
      </w:r>
      <w:r w:rsidR="00F27643">
        <w:t>might</w:t>
      </w:r>
      <w:r>
        <w:t xml:space="preserve"> you consider</w:t>
      </w:r>
      <w:r w:rsidR="00F27643">
        <w:t xml:space="preserve"> for creating an ecological land classification system</w:t>
      </w:r>
      <w:r>
        <w:t>?</w:t>
      </w:r>
    </w:p>
    <w:bookmarkEnd w:id="1"/>
    <w:p w14:paraId="44C73786" w14:textId="29A9F2A9" w:rsidR="00394F19" w:rsidRPr="00394F19" w:rsidRDefault="00557092" w:rsidP="00394F19">
      <w:pPr>
        <w:pStyle w:val="NormalWeb"/>
      </w:pPr>
      <w:r>
        <w:rPr>
          <w:noProof/>
        </w:rPr>
        <mc:AlternateContent>
          <mc:Choice Requires="wps">
            <w:drawing>
              <wp:anchor distT="0" distB="0" distL="114300" distR="114300" simplePos="0" relativeHeight="251659264" behindDoc="0" locked="0" layoutInCell="1" allowOverlap="1" wp14:anchorId="39D0E696" wp14:editId="3F6A9CF5">
                <wp:simplePos x="0" y="0"/>
                <wp:positionH relativeFrom="column">
                  <wp:posOffset>7569</wp:posOffset>
                </wp:positionH>
                <wp:positionV relativeFrom="paragraph">
                  <wp:posOffset>74854</wp:posOffset>
                </wp:positionV>
                <wp:extent cx="5553011" cy="36334"/>
                <wp:effectExtent l="50800" t="38100" r="35560" b="78105"/>
                <wp:wrapNone/>
                <wp:docPr id="2" name="Straight Connector 2"/>
                <wp:cNvGraphicFramePr/>
                <a:graphic xmlns:a="http://schemas.openxmlformats.org/drawingml/2006/main">
                  <a:graphicData uri="http://schemas.microsoft.com/office/word/2010/wordprocessingShape">
                    <wps:wsp>
                      <wps:cNvCnPr/>
                      <wps:spPr>
                        <a:xfrm flipV="1">
                          <a:off x="0" y="0"/>
                          <a:ext cx="5553011" cy="36334"/>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w:pict>
              <v:line w14:anchorId="247731BB"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6pt,5.9pt" to="437.8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" strokecolor="#4f81bd [3204]" strokeweight="2pt">
                <v:shadow on="t" color="black" opacity="24903f" origin=",.5" offset="0,.55556mm"/>
              </v:line>
            </w:pict>
          </mc:Fallback>
        </mc:AlternateContent>
      </w:r>
    </w:p>
    <w:p w14:paraId="34CD9D8E" w14:textId="20E32320" w:rsidR="00557092" w:rsidRDefault="00D66D78" w:rsidP="00557092">
      <w:pPr>
        <w:pStyle w:val="NormalWeb"/>
        <w:jc w:val="center"/>
        <w:rPr>
          <w:sz w:val="22"/>
          <w:szCs w:val="22"/>
        </w:rPr>
      </w:pPr>
      <w:r w:rsidRPr="00557092">
        <w:rPr>
          <w:sz w:val="22"/>
          <w:szCs w:val="22"/>
        </w:rPr>
        <w:t>What is Mutual information?</w:t>
      </w:r>
    </w:p>
    <w:p w14:paraId="22EFBE78" w14:textId="7C9D2CD3" w:rsidR="006E637E" w:rsidRPr="00557092" w:rsidRDefault="006E637E">
      <w:pPr>
        <w:pStyle w:val="NormalWeb"/>
        <w:rPr>
          <w:sz w:val="22"/>
          <w:szCs w:val="22"/>
        </w:rPr>
      </w:pPr>
      <w:r w:rsidRPr="00557092">
        <w:rPr>
          <w:sz w:val="22"/>
          <w:szCs w:val="22"/>
        </w:rPr>
        <w:t>In a nutshell:</w:t>
      </w:r>
    </w:p>
    <w:p w14:paraId="3D67E52C" w14:textId="7E3D1F0F" w:rsidR="006E637E" w:rsidRPr="00557092" w:rsidRDefault="006E637E">
      <w:pPr>
        <w:pStyle w:val="NormalWeb"/>
        <w:rPr>
          <w:sz w:val="22"/>
          <w:szCs w:val="22"/>
        </w:rPr>
      </w:pPr>
      <w:r w:rsidRPr="00557092">
        <w:rPr>
          <w:sz w:val="22"/>
          <w:szCs w:val="22"/>
        </w:rPr>
        <w:tab/>
        <w:t>a. The spatial heterogeneity (or complexity) of a categorical map can be measured using Shannon's entropy statistic</w:t>
      </w:r>
    </w:p>
    <w:p w14:paraId="250375B6" w14:textId="618A3DC7" w:rsidR="006E637E" w:rsidRPr="00557092" w:rsidRDefault="00A73355" w:rsidP="00E47930">
      <w:pPr>
        <w:pStyle w:val="NormalWeb"/>
        <w:rPr>
          <w:sz w:val="22"/>
          <w:szCs w:val="22"/>
        </w:rPr>
      </w:pPr>
      <m:oMathPara>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j</m:t>
              </m:r>
            </m:sub>
          </m:sSub>
          <m:r>
            <w:rPr>
              <w:rFonts w:ascii="Cambria Math" w:hAnsi="Cambria Math"/>
              <w:sz w:val="22"/>
              <w:szCs w:val="22"/>
            </w:rPr>
            <m:t>=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u</m:t>
              </m:r>
            </m:sup>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m:t>
                  </m:r>
                </m:sub>
              </m:sSub>
              <m:r>
                <w:rPr>
                  <w:rFonts w:ascii="Cambria Math" w:hAnsi="Cambria Math"/>
                  <w:sz w:val="22"/>
                  <w:szCs w:val="22"/>
                </w:rPr>
                <m:t xml:space="preserve">ln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m:t>
                      </m:r>
                    </m:sub>
                  </m:sSub>
                </m:e>
              </m:d>
            </m:e>
          </m:nary>
        </m:oMath>
      </m:oMathPara>
    </w:p>
    <w:p w14:paraId="2F636FAB" w14:textId="7434F4C6" w:rsidR="006E637E" w:rsidRPr="00557092" w:rsidRDefault="006E637E" w:rsidP="006E637E">
      <w:pPr>
        <w:pStyle w:val="NormalWeb"/>
        <w:jc w:val="center"/>
        <w:rPr>
          <w:sz w:val="22"/>
          <w:szCs w:val="22"/>
        </w:rPr>
      </w:pPr>
      <w:r w:rsidRPr="00557092">
        <w:rPr>
          <w:sz w:val="22"/>
          <w:szCs w:val="22"/>
        </w:rPr>
        <w:t xml:space="preserve">where </w:t>
      </w:r>
      <w:proofErr w:type="spellStart"/>
      <w:r w:rsidRPr="00557092">
        <w:rPr>
          <w:sz w:val="22"/>
          <w:szCs w:val="22"/>
        </w:rPr>
        <w:t>p</w:t>
      </w:r>
      <w:r w:rsidRPr="00557092">
        <w:rPr>
          <w:sz w:val="22"/>
          <w:szCs w:val="22"/>
          <w:vertAlign w:val="subscript"/>
        </w:rPr>
        <w:t>j</w:t>
      </w:r>
      <w:proofErr w:type="spellEnd"/>
      <w:r w:rsidRPr="00557092">
        <w:rPr>
          <w:sz w:val="22"/>
          <w:szCs w:val="22"/>
          <w:vertAlign w:val="subscript"/>
        </w:rPr>
        <w:t xml:space="preserve"> </w:t>
      </w:r>
      <w:r w:rsidRPr="00557092">
        <w:rPr>
          <w:sz w:val="22"/>
          <w:szCs w:val="22"/>
        </w:rPr>
        <w:t>is the proportion of the map in map class j, j=1,2…u.</w:t>
      </w:r>
    </w:p>
    <w:p w14:paraId="76CEBCFC" w14:textId="13F6A561" w:rsidR="006E637E" w:rsidRPr="00557092" w:rsidRDefault="00F420F5" w:rsidP="006E637E">
      <w:pPr>
        <w:pStyle w:val="NormalWeb"/>
        <w:rPr>
          <w:sz w:val="22"/>
          <w:szCs w:val="22"/>
        </w:rPr>
      </w:pPr>
      <w:r w:rsidRPr="00557092">
        <w:rPr>
          <w:sz w:val="22"/>
          <w:szCs w:val="22"/>
        </w:rPr>
        <w:tab/>
        <w:t xml:space="preserve">b. </w:t>
      </w:r>
      <w:r w:rsidR="006E637E" w:rsidRPr="00557092">
        <w:rPr>
          <w:sz w:val="22"/>
          <w:szCs w:val="22"/>
        </w:rPr>
        <w:t>When the area is jointly categorized by two variables</w:t>
      </w:r>
      <w:r w:rsidRPr="00557092">
        <w:rPr>
          <w:sz w:val="22"/>
          <w:szCs w:val="22"/>
        </w:rPr>
        <w:t xml:space="preserve"> </w:t>
      </w:r>
      <w:r w:rsidRPr="00557092">
        <w:rPr>
          <w:i/>
          <w:sz w:val="22"/>
          <w:szCs w:val="22"/>
        </w:rPr>
        <w:t xml:space="preserve">x </w:t>
      </w:r>
      <w:r w:rsidRPr="00557092">
        <w:rPr>
          <w:sz w:val="22"/>
          <w:szCs w:val="22"/>
        </w:rPr>
        <w:t xml:space="preserve">and </w:t>
      </w:r>
      <w:r w:rsidRPr="00557092">
        <w:rPr>
          <w:i/>
          <w:sz w:val="22"/>
          <w:szCs w:val="22"/>
        </w:rPr>
        <w:t>y</w:t>
      </w:r>
      <w:r w:rsidR="006E637E" w:rsidRPr="00557092">
        <w:rPr>
          <w:sz w:val="22"/>
          <w:szCs w:val="22"/>
        </w:rPr>
        <w:t xml:space="preserve"> (for example </w:t>
      </w:r>
      <w:r w:rsidR="00F76850" w:rsidRPr="00557092">
        <w:rPr>
          <w:sz w:val="22"/>
          <w:szCs w:val="22"/>
        </w:rPr>
        <w:t>vegetation and geology),</w:t>
      </w:r>
      <w:r w:rsidR="006E637E" w:rsidRPr="00557092">
        <w:rPr>
          <w:sz w:val="22"/>
          <w:szCs w:val="22"/>
        </w:rPr>
        <w:t xml:space="preserve"> </w:t>
      </w:r>
      <w:r w:rsidRPr="00557092">
        <w:rPr>
          <w:sz w:val="22"/>
          <w:szCs w:val="22"/>
        </w:rPr>
        <w:t>a more complex map will result unless the variables are perfectly associated. The joint entropy of the combined variables is:</w:t>
      </w:r>
    </w:p>
    <w:p w14:paraId="63B1547F" w14:textId="558B63EC" w:rsidR="006E637E" w:rsidRPr="00557092" w:rsidRDefault="00E47930" w:rsidP="00E47930">
      <w:pPr>
        <w:pStyle w:val="NormalWeb"/>
        <w:rPr>
          <w:sz w:val="22"/>
          <w:szCs w:val="22"/>
        </w:rPr>
      </w:pPr>
      <m:oMathPara>
        <m:oMath>
          <m:r>
            <w:rPr>
              <w:rFonts w:ascii="Cambria Math" w:hAnsi="Cambria Math"/>
              <w:sz w:val="22"/>
              <w:szCs w:val="22"/>
            </w:rPr>
            <m:t>H(x,y)=-</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u</m:t>
              </m:r>
            </m:sup>
            <m:e>
              <m:r>
                <w:rPr>
                  <w:rFonts w:ascii="Cambria Math" w:hAnsi="Cambria Math"/>
                  <w:sz w:val="22"/>
                  <w:szCs w:val="22"/>
                </w:rPr>
                <m:t xml:space="preserve"> </m:t>
              </m:r>
            </m:e>
          </m:nary>
          <m:nary>
            <m:naryPr>
              <m:chr m:val="∑"/>
              <m:limLoc m:val="undOvr"/>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v</m:t>
              </m:r>
            </m:sup>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k</m:t>
                  </m:r>
                </m:sub>
              </m:sSub>
            </m:e>
          </m:nary>
          <m:r>
            <w:rPr>
              <w:rFonts w:ascii="Cambria Math" w:hAnsi="Cambria Math"/>
              <w:sz w:val="22"/>
              <w:szCs w:val="22"/>
            </w:rPr>
            <m:t>ln</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k</m:t>
                  </m:r>
                </m:sub>
              </m:sSub>
            </m:e>
          </m:d>
        </m:oMath>
      </m:oMathPara>
    </w:p>
    <w:p w14:paraId="61E54D6D" w14:textId="77777777" w:rsidR="00311F21" w:rsidRPr="00557092" w:rsidRDefault="00F420F5" w:rsidP="00F420F5">
      <w:pPr>
        <w:pStyle w:val="NormalWeb"/>
        <w:jc w:val="center"/>
        <w:rPr>
          <w:sz w:val="22"/>
          <w:szCs w:val="22"/>
        </w:rPr>
      </w:pPr>
      <w:r w:rsidRPr="00557092">
        <w:rPr>
          <w:sz w:val="22"/>
          <w:szCs w:val="22"/>
        </w:rPr>
        <w:t xml:space="preserve">where </w:t>
      </w:r>
      <w:proofErr w:type="spellStart"/>
      <w:r w:rsidRPr="00557092">
        <w:rPr>
          <w:sz w:val="22"/>
          <w:szCs w:val="22"/>
        </w:rPr>
        <w:t>p</w:t>
      </w:r>
      <w:r w:rsidRPr="00557092">
        <w:rPr>
          <w:sz w:val="22"/>
          <w:szCs w:val="22"/>
          <w:vertAlign w:val="subscript"/>
        </w:rPr>
        <w:t>jk</w:t>
      </w:r>
      <w:proofErr w:type="spellEnd"/>
      <w:r w:rsidRPr="00557092">
        <w:rPr>
          <w:sz w:val="22"/>
          <w:szCs w:val="22"/>
        </w:rPr>
        <w:t xml:space="preserve"> is the proportion of the map where </w:t>
      </w:r>
      <w:r w:rsidRPr="00557092">
        <w:rPr>
          <w:i/>
          <w:sz w:val="22"/>
          <w:szCs w:val="22"/>
        </w:rPr>
        <w:t xml:space="preserve">x </w:t>
      </w:r>
      <w:r w:rsidRPr="00557092">
        <w:rPr>
          <w:sz w:val="22"/>
          <w:szCs w:val="22"/>
        </w:rPr>
        <w:t xml:space="preserve">is in class </w:t>
      </w:r>
      <w:r w:rsidRPr="00557092">
        <w:rPr>
          <w:i/>
          <w:sz w:val="22"/>
          <w:szCs w:val="22"/>
        </w:rPr>
        <w:t xml:space="preserve">j </w:t>
      </w:r>
      <w:r w:rsidRPr="00557092">
        <w:rPr>
          <w:sz w:val="22"/>
          <w:szCs w:val="22"/>
        </w:rPr>
        <w:t xml:space="preserve">and </w:t>
      </w:r>
      <w:r w:rsidRPr="00557092">
        <w:rPr>
          <w:i/>
          <w:sz w:val="22"/>
          <w:szCs w:val="22"/>
        </w:rPr>
        <w:t>y</w:t>
      </w:r>
      <w:r w:rsidRPr="00557092">
        <w:rPr>
          <w:sz w:val="22"/>
          <w:szCs w:val="22"/>
        </w:rPr>
        <w:t xml:space="preserve"> is in class </w:t>
      </w:r>
      <w:r w:rsidRPr="00557092">
        <w:rPr>
          <w:i/>
          <w:sz w:val="22"/>
          <w:szCs w:val="22"/>
        </w:rPr>
        <w:t>k</w:t>
      </w:r>
      <w:r w:rsidRPr="00557092">
        <w:rPr>
          <w:sz w:val="22"/>
          <w:szCs w:val="22"/>
        </w:rPr>
        <w:t xml:space="preserve">. </w:t>
      </w:r>
    </w:p>
    <w:p w14:paraId="6E5CE20C" w14:textId="637D2364" w:rsidR="00F420F5" w:rsidRPr="00557092" w:rsidRDefault="00311F21" w:rsidP="00E47930">
      <w:pPr>
        <w:pStyle w:val="NormalWeb"/>
        <w:rPr>
          <w:sz w:val="22"/>
          <w:szCs w:val="22"/>
        </w:rPr>
      </w:pPr>
      <w:r w:rsidRPr="00557092">
        <w:rPr>
          <w:sz w:val="22"/>
          <w:szCs w:val="22"/>
        </w:rPr>
        <w:tab/>
      </w:r>
      <w:r w:rsidR="00F420F5" w:rsidRPr="00557092">
        <w:rPr>
          <w:i/>
          <w:sz w:val="22"/>
          <w:szCs w:val="22"/>
        </w:rPr>
        <w:t>H(</w:t>
      </w:r>
      <w:proofErr w:type="spellStart"/>
      <w:proofErr w:type="gramStart"/>
      <w:r w:rsidR="00F420F5" w:rsidRPr="00557092">
        <w:rPr>
          <w:i/>
          <w:sz w:val="22"/>
          <w:szCs w:val="22"/>
        </w:rPr>
        <w:t>x,y</w:t>
      </w:r>
      <w:proofErr w:type="spellEnd"/>
      <w:proofErr w:type="gramEnd"/>
      <w:r w:rsidR="00F420F5" w:rsidRPr="00557092">
        <w:rPr>
          <w:i/>
          <w:sz w:val="22"/>
          <w:szCs w:val="22"/>
        </w:rPr>
        <w:t>)</w:t>
      </w:r>
      <w:r w:rsidR="00F420F5" w:rsidRPr="00557092">
        <w:rPr>
          <w:sz w:val="22"/>
          <w:szCs w:val="22"/>
        </w:rPr>
        <w:t xml:space="preserve"> is maximized when </w:t>
      </w:r>
      <w:r w:rsidR="00F420F5" w:rsidRPr="00557092">
        <w:rPr>
          <w:i/>
          <w:sz w:val="22"/>
          <w:szCs w:val="22"/>
        </w:rPr>
        <w:t xml:space="preserve">x </w:t>
      </w:r>
      <w:r w:rsidR="00F420F5" w:rsidRPr="00557092">
        <w:rPr>
          <w:sz w:val="22"/>
          <w:szCs w:val="22"/>
        </w:rPr>
        <w:t xml:space="preserve">and </w:t>
      </w:r>
      <w:r w:rsidR="00F420F5" w:rsidRPr="00557092">
        <w:rPr>
          <w:i/>
          <w:sz w:val="22"/>
          <w:szCs w:val="22"/>
        </w:rPr>
        <w:t>y</w:t>
      </w:r>
      <w:r w:rsidR="00F420F5" w:rsidRPr="00557092">
        <w:rPr>
          <w:sz w:val="22"/>
          <w:szCs w:val="22"/>
        </w:rPr>
        <w:t xml:space="preserve"> are spatially independent. Conversely, a measure of the strength of association or "mutual information</w:t>
      </w:r>
      <w:r w:rsidRPr="00557092">
        <w:rPr>
          <w:sz w:val="22"/>
          <w:szCs w:val="22"/>
        </w:rPr>
        <w:t xml:space="preserve">" </w:t>
      </w:r>
      <w:r w:rsidR="00F420F5" w:rsidRPr="00557092">
        <w:rPr>
          <w:sz w:val="22"/>
          <w:szCs w:val="22"/>
        </w:rPr>
        <w:t xml:space="preserve">between two mapped categorical </w:t>
      </w:r>
      <w:proofErr w:type="gramStart"/>
      <w:r w:rsidR="00F420F5" w:rsidRPr="00557092">
        <w:rPr>
          <w:sz w:val="22"/>
          <w:szCs w:val="22"/>
        </w:rPr>
        <w:t>variable</w:t>
      </w:r>
      <w:proofErr w:type="gramEnd"/>
      <w:r w:rsidR="00F420F5" w:rsidRPr="00557092">
        <w:rPr>
          <w:sz w:val="22"/>
          <w:szCs w:val="22"/>
        </w:rPr>
        <w:t xml:space="preserve"> is the difference between the maximum and the observed joint entropy.</w:t>
      </w:r>
    </w:p>
    <w:p w14:paraId="464FEE28" w14:textId="6BB68FB4" w:rsidR="00F420F5" w:rsidRPr="00557092" w:rsidRDefault="00F420F5" w:rsidP="00F420F5">
      <w:pPr>
        <w:pStyle w:val="NormalWeb"/>
        <w:rPr>
          <w:sz w:val="22"/>
          <w:szCs w:val="22"/>
        </w:rPr>
      </w:pPr>
      <w:r w:rsidRPr="00557092">
        <w:rPr>
          <w:sz w:val="22"/>
          <w:szCs w:val="22"/>
        </w:rPr>
        <w:tab/>
        <w:t>c. For a large sample size</w:t>
      </w:r>
      <w:r w:rsidR="00311F21" w:rsidRPr="00557092">
        <w:rPr>
          <w:sz w:val="22"/>
          <w:szCs w:val="22"/>
        </w:rPr>
        <w:t xml:space="preserve"> </w:t>
      </w:r>
      <w:r w:rsidR="00311F21" w:rsidRPr="00557092">
        <w:rPr>
          <w:i/>
          <w:sz w:val="22"/>
          <w:szCs w:val="22"/>
        </w:rPr>
        <w:t>N</w:t>
      </w:r>
      <w:r w:rsidRPr="00557092">
        <w:rPr>
          <w:sz w:val="22"/>
          <w:szCs w:val="22"/>
        </w:rPr>
        <w:t xml:space="preserve">, the </w:t>
      </w:r>
      <w:r w:rsidR="00311F21" w:rsidRPr="00557092">
        <w:rPr>
          <w:sz w:val="22"/>
          <w:szCs w:val="22"/>
        </w:rPr>
        <w:t xml:space="preserve">mutual information between </w:t>
      </w:r>
      <w:r w:rsidR="00311F21" w:rsidRPr="00557092">
        <w:rPr>
          <w:i/>
          <w:sz w:val="22"/>
          <w:szCs w:val="22"/>
        </w:rPr>
        <w:t>x</w:t>
      </w:r>
      <w:r w:rsidR="00311F21" w:rsidRPr="00557092">
        <w:rPr>
          <w:sz w:val="22"/>
          <w:szCs w:val="22"/>
        </w:rPr>
        <w:t xml:space="preserve"> and </w:t>
      </w:r>
      <w:r w:rsidR="00311F21" w:rsidRPr="00557092">
        <w:rPr>
          <w:i/>
          <w:sz w:val="22"/>
          <w:szCs w:val="22"/>
        </w:rPr>
        <w:t>y</w:t>
      </w:r>
      <w:r w:rsidR="00311F21" w:rsidRPr="00557092">
        <w:rPr>
          <w:sz w:val="22"/>
          <w:szCs w:val="22"/>
        </w:rPr>
        <w:t xml:space="preserve"> can be estimated as</w:t>
      </w:r>
      <w:r w:rsidR="00CE6F9C" w:rsidRPr="00557092">
        <w:rPr>
          <w:sz w:val="22"/>
          <w:szCs w:val="22"/>
        </w:rPr>
        <w:t>:</w:t>
      </w:r>
    </w:p>
    <w:p w14:paraId="55B3EB9E" w14:textId="610141BB" w:rsidR="00CE6F9C" w:rsidRPr="00557092" w:rsidRDefault="00CE6F9C" w:rsidP="00CE6F9C">
      <w:pPr>
        <w:pStyle w:val="NormalWeb"/>
        <w:jc w:val="center"/>
        <w:rPr>
          <w:sz w:val="22"/>
          <w:szCs w:val="22"/>
        </w:rPr>
      </w:pPr>
      <m:oMathPara>
        <m:oMath>
          <m:r>
            <w:rPr>
              <w:rFonts w:ascii="Cambria Math" w:hAnsi="Cambria Math"/>
              <w:sz w:val="22"/>
              <w:szCs w:val="22"/>
            </w:rPr>
            <m:t>MI</m:t>
          </m:r>
          <m:d>
            <m:dPr>
              <m:ctrlPr>
                <w:rPr>
                  <w:rFonts w:ascii="Cambria Math" w:hAnsi="Cambria Math"/>
                  <w:i/>
                  <w:sz w:val="22"/>
                  <w:szCs w:val="22"/>
                </w:rPr>
              </m:ctrlPr>
            </m:dPr>
            <m:e>
              <m:r>
                <w:rPr>
                  <w:rFonts w:ascii="Cambria Math" w:hAnsi="Cambria Math"/>
                  <w:sz w:val="22"/>
                  <w:szCs w:val="22"/>
                </w:rPr>
                <m:t>x,y</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x,y</m:t>
              </m:r>
            </m:e>
          </m:d>
        </m:oMath>
      </m:oMathPara>
    </w:p>
    <w:p w14:paraId="416C4E33" w14:textId="00C63449" w:rsidR="00511509" w:rsidRPr="00557092" w:rsidRDefault="00311F21">
      <w:pPr>
        <w:pStyle w:val="NormalWeb"/>
        <w:rPr>
          <w:sz w:val="22"/>
          <w:szCs w:val="22"/>
        </w:rPr>
      </w:pPr>
      <w:r w:rsidRPr="00557092">
        <w:rPr>
          <w:sz w:val="22"/>
          <w:szCs w:val="22"/>
        </w:rPr>
        <w:tab/>
        <w:t xml:space="preserve">d. Here we are interested in </w:t>
      </w:r>
      <w:r w:rsidR="00CE6F9C" w:rsidRPr="00557092">
        <w:rPr>
          <w:sz w:val="22"/>
          <w:szCs w:val="22"/>
        </w:rPr>
        <w:t xml:space="preserve">determining </w:t>
      </w:r>
      <w:r w:rsidRPr="00557092">
        <w:rPr>
          <w:sz w:val="22"/>
          <w:szCs w:val="22"/>
        </w:rPr>
        <w:t xml:space="preserve">which </w:t>
      </w:r>
      <w:r w:rsidR="00CE6F9C" w:rsidRPr="00557092">
        <w:rPr>
          <w:sz w:val="22"/>
          <w:szCs w:val="22"/>
        </w:rPr>
        <w:t xml:space="preserve">environmental </w:t>
      </w:r>
      <w:r w:rsidRPr="00557092">
        <w:rPr>
          <w:sz w:val="22"/>
          <w:szCs w:val="22"/>
        </w:rPr>
        <w:t>variables are most stro</w:t>
      </w:r>
      <w:r w:rsidR="00F76850" w:rsidRPr="00557092">
        <w:rPr>
          <w:sz w:val="22"/>
          <w:szCs w:val="22"/>
        </w:rPr>
        <w:t xml:space="preserve">ngly associated with </w:t>
      </w:r>
      <w:r w:rsidR="00D66D78" w:rsidRPr="00557092">
        <w:rPr>
          <w:sz w:val="22"/>
          <w:szCs w:val="22"/>
        </w:rPr>
        <w:t>vegetation</w:t>
      </w:r>
      <w:r w:rsidR="00F76850" w:rsidRPr="00557092">
        <w:rPr>
          <w:sz w:val="22"/>
          <w:szCs w:val="22"/>
        </w:rPr>
        <w:t xml:space="preserve"> pattern in the study area. </w:t>
      </w:r>
      <w:r w:rsidR="009B36F5" w:rsidRPr="00557092">
        <w:rPr>
          <w:sz w:val="22"/>
          <w:szCs w:val="22"/>
        </w:rPr>
        <w:t xml:space="preserve">Calculate </w:t>
      </w:r>
      <w:r w:rsidR="00CE6F9C" w:rsidRPr="00557092">
        <w:rPr>
          <w:i/>
          <w:sz w:val="22"/>
          <w:szCs w:val="22"/>
        </w:rPr>
        <w:t>M</w:t>
      </w:r>
      <w:r w:rsidR="009B36F5" w:rsidRPr="00557092">
        <w:rPr>
          <w:i/>
          <w:sz w:val="22"/>
          <w:szCs w:val="22"/>
        </w:rPr>
        <w:t>I</w:t>
      </w:r>
      <w:r w:rsidR="009B36F5" w:rsidRPr="00557092">
        <w:rPr>
          <w:sz w:val="22"/>
          <w:szCs w:val="22"/>
        </w:rPr>
        <w:t xml:space="preserve"> </w:t>
      </w:r>
      <w:r w:rsidR="00D03BFC" w:rsidRPr="00557092">
        <w:rPr>
          <w:sz w:val="22"/>
          <w:szCs w:val="22"/>
        </w:rPr>
        <w:t xml:space="preserve">for </w:t>
      </w:r>
      <w:r w:rsidR="00511509" w:rsidRPr="00557092">
        <w:rPr>
          <w:sz w:val="22"/>
          <w:szCs w:val="22"/>
        </w:rPr>
        <w:t>each environmental variable jointly with land cover.</w:t>
      </w:r>
    </w:p>
    <w:p w14:paraId="0B725171" w14:textId="4B84191E" w:rsidR="00D03BFC" w:rsidRDefault="00511509">
      <w:pPr>
        <w:pStyle w:val="NormalWeb"/>
        <w:rPr>
          <w:sz w:val="22"/>
          <w:szCs w:val="22"/>
        </w:rPr>
      </w:pPr>
      <w:r w:rsidRPr="00557092">
        <w:rPr>
          <w:sz w:val="22"/>
          <w:szCs w:val="22"/>
        </w:rPr>
        <w:tab/>
        <w:t xml:space="preserve">e. </w:t>
      </w:r>
      <w:r w:rsidR="00D03BFC" w:rsidRPr="00557092">
        <w:rPr>
          <w:sz w:val="22"/>
          <w:szCs w:val="22"/>
        </w:rPr>
        <w:t>As explained in</w:t>
      </w:r>
      <w:r w:rsidRPr="00557092">
        <w:rPr>
          <w:sz w:val="22"/>
          <w:szCs w:val="22"/>
        </w:rPr>
        <w:t xml:space="preserve"> Phipps (1981) or Davis and Dozier (1990)</w:t>
      </w:r>
      <w:r w:rsidR="00D03BFC" w:rsidRPr="00557092">
        <w:rPr>
          <w:sz w:val="22"/>
          <w:szCs w:val="22"/>
        </w:rPr>
        <w:t xml:space="preserve">, </w:t>
      </w:r>
      <w:r w:rsidR="00D66D78" w:rsidRPr="00557092">
        <w:rPr>
          <w:sz w:val="22"/>
          <w:szCs w:val="22"/>
        </w:rPr>
        <w:t>identify</w:t>
      </w:r>
      <w:r w:rsidR="00311F21" w:rsidRPr="00557092">
        <w:rPr>
          <w:sz w:val="22"/>
          <w:szCs w:val="22"/>
        </w:rPr>
        <w:t xml:space="preserve"> the variable with the highest </w:t>
      </w:r>
      <w:r w:rsidR="00D03BFC" w:rsidRPr="00557092">
        <w:rPr>
          <w:sz w:val="22"/>
          <w:szCs w:val="22"/>
        </w:rPr>
        <w:t xml:space="preserve">I and then stratify </w:t>
      </w:r>
      <w:r w:rsidR="00D66D78" w:rsidRPr="00557092">
        <w:rPr>
          <w:sz w:val="22"/>
          <w:szCs w:val="22"/>
        </w:rPr>
        <w:t xml:space="preserve">the </w:t>
      </w:r>
      <w:r w:rsidR="00D03BFC" w:rsidRPr="00557092">
        <w:rPr>
          <w:sz w:val="22"/>
          <w:szCs w:val="22"/>
        </w:rPr>
        <w:t>samples based on that variable.</w:t>
      </w:r>
      <w:r w:rsidR="009B36F5" w:rsidRPr="00557092">
        <w:rPr>
          <w:sz w:val="22"/>
          <w:szCs w:val="22"/>
        </w:rPr>
        <w:t xml:space="preserve"> </w:t>
      </w:r>
      <w:r w:rsidR="00D03BFC" w:rsidRPr="00557092">
        <w:rPr>
          <w:sz w:val="22"/>
          <w:szCs w:val="22"/>
        </w:rPr>
        <w:t xml:space="preserve">Then </w:t>
      </w:r>
      <w:r w:rsidR="00564E3F">
        <w:rPr>
          <w:sz w:val="22"/>
          <w:szCs w:val="22"/>
        </w:rPr>
        <w:t>recursively identify</w:t>
      </w:r>
      <w:r w:rsidR="00D03BFC" w:rsidRPr="00557092">
        <w:rPr>
          <w:sz w:val="22"/>
          <w:szCs w:val="22"/>
        </w:rPr>
        <w:t xml:space="preserve"> </w:t>
      </w:r>
      <w:r w:rsidR="00564E3F">
        <w:rPr>
          <w:sz w:val="22"/>
          <w:szCs w:val="22"/>
          <w:u w:val="single"/>
        </w:rPr>
        <w:t>additional</w:t>
      </w:r>
      <w:r w:rsidR="00D03BFC" w:rsidRPr="00557092">
        <w:rPr>
          <w:sz w:val="22"/>
          <w:szCs w:val="22"/>
        </w:rPr>
        <w:t xml:space="preserve"> level</w:t>
      </w:r>
      <w:r w:rsidR="00564E3F">
        <w:rPr>
          <w:sz w:val="22"/>
          <w:szCs w:val="22"/>
        </w:rPr>
        <w:t>s</w:t>
      </w:r>
      <w:r w:rsidR="00D03BFC" w:rsidRPr="00557092">
        <w:rPr>
          <w:sz w:val="22"/>
          <w:szCs w:val="22"/>
        </w:rPr>
        <w:t xml:space="preserve"> of the hierarchy by testing the mutual information of each remaining variable within </w:t>
      </w:r>
      <w:r w:rsidR="00557092">
        <w:rPr>
          <w:sz w:val="22"/>
          <w:szCs w:val="22"/>
        </w:rPr>
        <w:t xml:space="preserve">each </w:t>
      </w:r>
      <w:r w:rsidR="00D03BFC" w:rsidRPr="00557092">
        <w:rPr>
          <w:sz w:val="22"/>
          <w:szCs w:val="22"/>
        </w:rPr>
        <w:t>strat</w:t>
      </w:r>
      <w:r w:rsidR="00557092">
        <w:rPr>
          <w:sz w:val="22"/>
          <w:szCs w:val="22"/>
        </w:rPr>
        <w:t>um</w:t>
      </w:r>
      <w:r w:rsidR="00D03BFC" w:rsidRPr="00557092">
        <w:rPr>
          <w:sz w:val="22"/>
          <w:szCs w:val="22"/>
        </w:rPr>
        <w:t>.</w:t>
      </w:r>
    </w:p>
    <w:p w14:paraId="49F2F528" w14:textId="3C663535" w:rsidR="008E446F" w:rsidRPr="0088484C" w:rsidRDefault="008E446F" w:rsidP="00234216">
      <w:pPr>
        <w:pStyle w:val="NormalWeb"/>
        <w:rPr>
          <w:color w:val="0070C0"/>
          <w:sz w:val="22"/>
          <w:szCs w:val="22"/>
        </w:rPr>
      </w:pPr>
      <w:r>
        <w:rPr>
          <w:noProof/>
        </w:rPr>
        <mc:AlternateContent>
          <mc:Choice Requires="wps">
            <w:drawing>
              <wp:anchor distT="0" distB="0" distL="114300" distR="114300" simplePos="0" relativeHeight="251662336" behindDoc="0" locked="0" layoutInCell="1" allowOverlap="1" wp14:anchorId="44AA871A" wp14:editId="5D0DCA22">
                <wp:simplePos x="0" y="0"/>
                <wp:positionH relativeFrom="column">
                  <wp:posOffset>3869</wp:posOffset>
                </wp:positionH>
                <wp:positionV relativeFrom="paragraph">
                  <wp:posOffset>81326</wp:posOffset>
                </wp:positionV>
                <wp:extent cx="5486400" cy="0"/>
                <wp:effectExtent l="50800" t="38100" r="38100" b="76200"/>
                <wp:wrapNone/>
                <wp:docPr id="4" name="Straight Connector 4"/>
                <wp:cNvGraphicFramePr/>
                <a:graphic xmlns:a="http://schemas.openxmlformats.org/drawingml/2006/main">
                  <a:graphicData uri="http://schemas.microsoft.com/office/word/2010/wordprocessingShape">
                    <wps:wsp>
                      <wps:cNvCnPr/>
                      <wps:spPr>
                        <a:xfrm flipV="1">
                          <a:off x="0" y="0"/>
                          <a:ext cx="54864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line w14:anchorId="6CC8B299" id="Straight Connector 4" o:spid="_x0000_s1026" style="position:absolute;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6.4pt" to="432.3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" strokecolor="#4f81bd [3204]" strokeweight="2pt">
                <v:shadow on="t" color="black" opacity="24903f" origin=",.5" offset="0,.55556mm"/>
              </v:line>
            </w:pict>
          </mc:Fallback>
        </mc:AlternateContent>
      </w:r>
    </w:p>
    <w:p w14:paraId="5B204A58" w14:textId="6B4386BD" w:rsidR="004233B1" w:rsidRDefault="004233B1" w:rsidP="004233B1">
      <w:pPr>
        <w:pStyle w:val="Heading2"/>
      </w:pPr>
      <w:r>
        <w:lastRenderedPageBreak/>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36D043FE" w14:textId="77777777" w:rsidR="00816A93" w:rsidRDefault="004233B1" w:rsidP="00816A93">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r w:rsidR="00816A93">
        <w:rPr>
          <w:rFonts w:ascii="Times" w:hAnsi="Times"/>
        </w:rPr>
        <w:t xml:space="preserve"> </w:t>
      </w:r>
      <w:hyperlink r:id="rId10" w:history="1">
        <w:r w:rsidR="00816A93">
          <w:rPr>
            <w:rStyle w:val="Hyperlink"/>
          </w:rPr>
          <w:t>https://doi.org/10.1890/04-0914</w:t>
        </w:r>
      </w:hyperlink>
    </w:p>
    <w:p w14:paraId="48673E59" w14:textId="6ECD2B3B" w:rsidR="004233B1" w:rsidRPr="004233B1" w:rsidRDefault="004233B1" w:rsidP="004233B1">
      <w:pPr>
        <w:pStyle w:val="Bibliography"/>
        <w:rPr>
          <w:rFonts w:ascii="Times" w:hAnsi="Times"/>
        </w:rPr>
      </w:pP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ƐՍ"/>
    <w:panose1 w:val="02020603050405020304"/>
    <w:charset w:val="00"/>
    <w:family w:val="roman"/>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32147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0C0D3F"/>
    <w:multiLevelType w:val="hybridMultilevel"/>
    <w:tmpl w:val="96C2201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k Davis">
    <w15:presenceInfo w15:providerId="AD" w15:userId="S::frankdavis@ucsb.edu::4476672e-d3e4-4998-aa64-2b1f36237e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9FA"/>
    <w:rsid w:val="00002ECB"/>
    <w:rsid w:val="000174B5"/>
    <w:rsid w:val="00037E11"/>
    <w:rsid w:val="00060E0F"/>
    <w:rsid w:val="00072F22"/>
    <w:rsid w:val="000939A4"/>
    <w:rsid w:val="00093A54"/>
    <w:rsid w:val="000E1156"/>
    <w:rsid w:val="00105F5C"/>
    <w:rsid w:val="00126B35"/>
    <w:rsid w:val="0013138E"/>
    <w:rsid w:val="00164534"/>
    <w:rsid w:val="001848CA"/>
    <w:rsid w:val="001A3C90"/>
    <w:rsid w:val="00227E48"/>
    <w:rsid w:val="00234216"/>
    <w:rsid w:val="002431B3"/>
    <w:rsid w:val="00262E70"/>
    <w:rsid w:val="0026633E"/>
    <w:rsid w:val="002B6425"/>
    <w:rsid w:val="002D39DF"/>
    <w:rsid w:val="002F0CB3"/>
    <w:rsid w:val="00311F21"/>
    <w:rsid w:val="00371A88"/>
    <w:rsid w:val="0039268B"/>
    <w:rsid w:val="00394F19"/>
    <w:rsid w:val="0039551E"/>
    <w:rsid w:val="003B7380"/>
    <w:rsid w:val="003D4AB3"/>
    <w:rsid w:val="00422977"/>
    <w:rsid w:val="004233B1"/>
    <w:rsid w:val="00473B11"/>
    <w:rsid w:val="004B2936"/>
    <w:rsid w:val="00511509"/>
    <w:rsid w:val="005302A1"/>
    <w:rsid w:val="00543D62"/>
    <w:rsid w:val="00551A91"/>
    <w:rsid w:val="00557092"/>
    <w:rsid w:val="00564E3F"/>
    <w:rsid w:val="00564F23"/>
    <w:rsid w:val="005B281A"/>
    <w:rsid w:val="005E08CB"/>
    <w:rsid w:val="005E22CC"/>
    <w:rsid w:val="00623F24"/>
    <w:rsid w:val="00673D1E"/>
    <w:rsid w:val="006918EC"/>
    <w:rsid w:val="006A4A01"/>
    <w:rsid w:val="006B3E93"/>
    <w:rsid w:val="006C7290"/>
    <w:rsid w:val="006D1E82"/>
    <w:rsid w:val="006E637E"/>
    <w:rsid w:val="00707DA1"/>
    <w:rsid w:val="00720970"/>
    <w:rsid w:val="007444CD"/>
    <w:rsid w:val="007467E4"/>
    <w:rsid w:val="00763030"/>
    <w:rsid w:val="007C646D"/>
    <w:rsid w:val="007F1CA1"/>
    <w:rsid w:val="008155C1"/>
    <w:rsid w:val="00816A93"/>
    <w:rsid w:val="00857F1C"/>
    <w:rsid w:val="0086516E"/>
    <w:rsid w:val="0088484C"/>
    <w:rsid w:val="00890887"/>
    <w:rsid w:val="0089102C"/>
    <w:rsid w:val="008923DA"/>
    <w:rsid w:val="008D0AFA"/>
    <w:rsid w:val="008E0E2C"/>
    <w:rsid w:val="008E12B3"/>
    <w:rsid w:val="008E362F"/>
    <w:rsid w:val="008E446F"/>
    <w:rsid w:val="00921E5B"/>
    <w:rsid w:val="00924CC8"/>
    <w:rsid w:val="00937F56"/>
    <w:rsid w:val="00942F88"/>
    <w:rsid w:val="00953878"/>
    <w:rsid w:val="0098196F"/>
    <w:rsid w:val="00994426"/>
    <w:rsid w:val="009B36F5"/>
    <w:rsid w:val="009D30A8"/>
    <w:rsid w:val="009E1AAB"/>
    <w:rsid w:val="009E47C2"/>
    <w:rsid w:val="009F58D4"/>
    <w:rsid w:val="00A03A75"/>
    <w:rsid w:val="00A046D4"/>
    <w:rsid w:val="00A472FE"/>
    <w:rsid w:val="00A50EDC"/>
    <w:rsid w:val="00A6260A"/>
    <w:rsid w:val="00A73355"/>
    <w:rsid w:val="00AA4121"/>
    <w:rsid w:val="00AD1E5A"/>
    <w:rsid w:val="00AE1CFF"/>
    <w:rsid w:val="00B05344"/>
    <w:rsid w:val="00B127F5"/>
    <w:rsid w:val="00B13B1E"/>
    <w:rsid w:val="00B31283"/>
    <w:rsid w:val="00B81166"/>
    <w:rsid w:val="00B92DCF"/>
    <w:rsid w:val="00BB0AD9"/>
    <w:rsid w:val="00BE09E0"/>
    <w:rsid w:val="00BE32EA"/>
    <w:rsid w:val="00C0030B"/>
    <w:rsid w:val="00C1655E"/>
    <w:rsid w:val="00C539BA"/>
    <w:rsid w:val="00C559A1"/>
    <w:rsid w:val="00C74F21"/>
    <w:rsid w:val="00C96F8E"/>
    <w:rsid w:val="00CE6F9C"/>
    <w:rsid w:val="00CF3265"/>
    <w:rsid w:val="00CF57E3"/>
    <w:rsid w:val="00D03BFC"/>
    <w:rsid w:val="00D119FA"/>
    <w:rsid w:val="00D66D78"/>
    <w:rsid w:val="00D71BBE"/>
    <w:rsid w:val="00D7550E"/>
    <w:rsid w:val="00DF684C"/>
    <w:rsid w:val="00E3280C"/>
    <w:rsid w:val="00E47930"/>
    <w:rsid w:val="00E651B8"/>
    <w:rsid w:val="00EF538D"/>
    <w:rsid w:val="00EF624F"/>
    <w:rsid w:val="00F01867"/>
    <w:rsid w:val="00F27643"/>
    <w:rsid w:val="00F27AD5"/>
    <w:rsid w:val="00F420F5"/>
    <w:rsid w:val="00F46251"/>
    <w:rsid w:val="00F56523"/>
    <w:rsid w:val="00F74D14"/>
    <w:rsid w:val="00F76850"/>
    <w:rsid w:val="00F93ECD"/>
    <w:rsid w:val="00F94A9A"/>
    <w:rsid w:val="00F9775D"/>
    <w:rsid w:val="00FA39ED"/>
    <w:rsid w:val="00FA463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 w:type="character" w:styleId="CommentReference">
    <w:name w:val="annotation reference"/>
    <w:basedOn w:val="DefaultParagraphFont"/>
    <w:semiHidden/>
    <w:unhideWhenUsed/>
    <w:rsid w:val="00C559A1"/>
    <w:rPr>
      <w:sz w:val="16"/>
      <w:szCs w:val="16"/>
    </w:rPr>
  </w:style>
  <w:style w:type="paragraph" w:styleId="CommentText">
    <w:name w:val="annotation text"/>
    <w:basedOn w:val="Normal"/>
    <w:link w:val="CommentTextChar"/>
    <w:semiHidden/>
    <w:unhideWhenUsed/>
    <w:rsid w:val="00C559A1"/>
    <w:rPr>
      <w:sz w:val="20"/>
      <w:szCs w:val="20"/>
    </w:rPr>
  </w:style>
  <w:style w:type="character" w:customStyle="1" w:styleId="CommentTextChar">
    <w:name w:val="Comment Text Char"/>
    <w:basedOn w:val="DefaultParagraphFont"/>
    <w:link w:val="CommentText"/>
    <w:semiHidden/>
    <w:rsid w:val="00C559A1"/>
  </w:style>
  <w:style w:type="paragraph" w:styleId="CommentSubject">
    <w:name w:val="annotation subject"/>
    <w:basedOn w:val="CommentText"/>
    <w:next w:val="CommentText"/>
    <w:link w:val="CommentSubjectChar"/>
    <w:semiHidden/>
    <w:unhideWhenUsed/>
    <w:rsid w:val="00C559A1"/>
    <w:rPr>
      <w:b/>
      <w:bCs/>
    </w:rPr>
  </w:style>
  <w:style w:type="character" w:customStyle="1" w:styleId="CommentSubjectChar">
    <w:name w:val="Comment Subject Char"/>
    <w:basedOn w:val="CommentTextChar"/>
    <w:link w:val="CommentSubject"/>
    <w:semiHidden/>
    <w:rsid w:val="00C559A1"/>
    <w:rPr>
      <w:b/>
      <w:bCs/>
    </w:rPr>
  </w:style>
  <w:style w:type="character" w:styleId="UnresolvedMention">
    <w:name w:val="Unresolved Mention"/>
    <w:basedOn w:val="DefaultParagraphFont"/>
    <w:uiPriority w:val="99"/>
    <w:semiHidden/>
    <w:unhideWhenUsed/>
    <w:rsid w:val="00037E11"/>
    <w:rPr>
      <w:color w:val="605E5C"/>
      <w:shd w:val="clear" w:color="auto" w:fill="E1DFDD"/>
    </w:rPr>
  </w:style>
  <w:style w:type="paragraph" w:styleId="Revision">
    <w:name w:val="Revision"/>
    <w:hidden/>
    <w:uiPriority w:val="99"/>
    <w:semiHidden/>
    <w:rsid w:val="00A046D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4570382">
      <w:bodyDiv w:val="1"/>
      <w:marLeft w:val="0"/>
      <w:marRight w:val="0"/>
      <w:marTop w:val="0"/>
      <w:marBottom w:val="0"/>
      <w:divBdr>
        <w:top w:val="none" w:sz="0" w:space="0" w:color="auto"/>
        <w:left w:val="none" w:sz="0" w:space="0" w:color="auto"/>
        <w:bottom w:val="none" w:sz="0" w:space="0" w:color="auto"/>
        <w:right w:val="none" w:sz="0" w:space="0" w:color="auto"/>
      </w:divBdr>
      <w:divsChild>
        <w:div w:id="802977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rcs.usda.gov/wps/portal/nrcs/detail/soils/survey/?cid=nrcs142p2_05362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fontTable" Target="fontTable.xml"/><Relationship Id="rId5" Type="http://schemas.openxmlformats.org/officeDocument/2006/relationships/hyperlink" Target="file://babylon/mesm" TargetMode="External"/><Relationship Id="rId10" Type="http://schemas.openxmlformats.org/officeDocument/2006/relationships/hyperlink" Target="https://doi.org/10.1890/04-0914" TargetMode="External"/><Relationship Id="rId4" Type="http://schemas.openxmlformats.org/officeDocument/2006/relationships/webSettings" Target="webSettings.xml"/><Relationship Id="rId9" Type="http://schemas.openxmlformats.org/officeDocument/2006/relationships/hyperlink" Target="https://map.dfg.ca.gov/metadata/ds132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410</Words>
  <Characters>1374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Kaili Brande</cp:lastModifiedBy>
  <cp:revision>2</cp:revision>
  <dcterms:created xsi:type="dcterms:W3CDTF">2022-01-12T18:27:00Z</dcterms:created>
  <dcterms:modified xsi:type="dcterms:W3CDTF">2022-01-1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